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C0DD3C8" w14:textId="797C8D9E" w:rsidR="00FC6455" w:rsidRPr="00613A77" w:rsidRDefault="00596139" w:rsidP="00596139">
      <w:pPr>
        <w:jc w:val="center"/>
        <w:rPr>
          <w:rFonts w:cs="Times New Roman"/>
          <w:b/>
        </w:rPr>
      </w:pPr>
      <w:r>
        <w:rPr>
          <w:rFonts w:cs="Times New Roman"/>
          <w:b/>
        </w:rPr>
        <w:t xml:space="preserve">Viscoelastic properties of </w:t>
      </w:r>
      <w:r w:rsidR="00FC6455" w:rsidRPr="00613A77">
        <w:rPr>
          <w:rFonts w:cs="Times New Roman"/>
          <w:b/>
          <w:i/>
        </w:rPr>
        <w:t>Pseudomonas aeruginosa</w:t>
      </w:r>
      <w:r w:rsidR="00FC6455" w:rsidRPr="00613A77">
        <w:rPr>
          <w:rFonts w:cs="Times New Roman"/>
          <w:b/>
        </w:rPr>
        <w:t xml:space="preserve"> variant biofilms</w:t>
      </w:r>
    </w:p>
    <w:p w14:paraId="3982AB53" w14:textId="4BFF0068" w:rsidR="00FC6455" w:rsidRPr="00613A77" w:rsidRDefault="00FC6455" w:rsidP="00761A04">
      <w:pPr>
        <w:jc w:val="left"/>
        <w:rPr>
          <w:rFonts w:cs="Times New Roman"/>
          <w:vertAlign w:val="superscript"/>
        </w:rPr>
      </w:pPr>
      <w:r w:rsidRPr="00613A77">
        <w:rPr>
          <w:rFonts w:cs="Times New Roman"/>
        </w:rPr>
        <w:t>Erin S. Gloag</w:t>
      </w:r>
      <w:r w:rsidRPr="00613A77">
        <w:rPr>
          <w:rFonts w:cs="Times New Roman"/>
          <w:vertAlign w:val="superscript"/>
        </w:rPr>
        <w:t>a</w:t>
      </w:r>
      <w:r w:rsidRPr="00613A77">
        <w:rPr>
          <w:rFonts w:cs="Times New Roman"/>
        </w:rPr>
        <w:t>, Guy K. German</w:t>
      </w:r>
      <w:r w:rsidRPr="00613A77">
        <w:rPr>
          <w:rFonts w:cs="Times New Roman"/>
          <w:vertAlign w:val="superscript"/>
        </w:rPr>
        <w:t>b</w:t>
      </w:r>
      <w:r w:rsidRPr="00613A77">
        <w:rPr>
          <w:rFonts w:cs="Times New Roman"/>
        </w:rPr>
        <w:t>, Paul Stoodley</w:t>
      </w:r>
      <w:r w:rsidRPr="00613A77">
        <w:rPr>
          <w:rFonts w:cs="Times New Roman"/>
          <w:vertAlign w:val="superscript"/>
        </w:rPr>
        <w:t>a</w:t>
      </w:r>
      <w:proofErr w:type="gramStart"/>
      <w:r w:rsidRPr="00613A77">
        <w:rPr>
          <w:rFonts w:cs="Times New Roman"/>
          <w:vertAlign w:val="superscript"/>
        </w:rPr>
        <w:t>,c,d</w:t>
      </w:r>
      <w:proofErr w:type="gramEnd"/>
      <w:r w:rsidR="00332BC4" w:rsidRPr="00613A77">
        <w:rPr>
          <w:rFonts w:cs="Times New Roman"/>
        </w:rPr>
        <w:t>*</w:t>
      </w:r>
      <w:r w:rsidRPr="00613A77">
        <w:rPr>
          <w:rFonts w:cs="Times New Roman"/>
        </w:rPr>
        <w:t>, Daniel J. Wozniak</w:t>
      </w:r>
      <w:r w:rsidRPr="00613A77">
        <w:rPr>
          <w:rFonts w:cs="Times New Roman"/>
          <w:vertAlign w:val="superscript"/>
        </w:rPr>
        <w:t>a</w:t>
      </w:r>
    </w:p>
    <w:p w14:paraId="7ABB5CBE" w14:textId="77777777" w:rsidR="00332BC4" w:rsidRPr="00613A77" w:rsidRDefault="00332BC4" w:rsidP="00761A04">
      <w:pPr>
        <w:jc w:val="left"/>
        <w:rPr>
          <w:rFonts w:cs="Times New Roman"/>
          <w:vertAlign w:val="superscript"/>
        </w:rPr>
      </w:pPr>
    </w:p>
    <w:p w14:paraId="64F358CE" w14:textId="77777777" w:rsidR="00FC6455" w:rsidRPr="00613A77" w:rsidRDefault="00FC6455" w:rsidP="00761A04">
      <w:pPr>
        <w:jc w:val="left"/>
        <w:rPr>
          <w:rFonts w:cs="Times New Roman"/>
        </w:rPr>
      </w:pPr>
      <w:proofErr w:type="gramStart"/>
      <w:r w:rsidRPr="00613A77">
        <w:rPr>
          <w:rFonts w:cs="Times New Roman"/>
          <w:vertAlign w:val="superscript"/>
        </w:rPr>
        <w:t>a</w:t>
      </w:r>
      <w:proofErr w:type="gramEnd"/>
      <w:r w:rsidRPr="00613A77">
        <w:rPr>
          <w:rFonts w:cs="Times New Roman"/>
        </w:rPr>
        <w:t xml:space="preserve"> </w:t>
      </w:r>
      <w:r w:rsidRPr="00613A77">
        <w:t>Department of Microbia</w:t>
      </w:r>
      <w:bookmarkStart w:id="0" w:name="_GoBack"/>
      <w:bookmarkEnd w:id="0"/>
      <w:r w:rsidRPr="00613A77">
        <w:t>l Infection and Immunity, Microbiology,</w:t>
      </w:r>
      <w:r w:rsidRPr="00613A77">
        <w:rPr>
          <w:rFonts w:cs="Times New Roman"/>
        </w:rPr>
        <w:t xml:space="preserve"> The Ohio State University, Columbus, OH, 43210, USA </w:t>
      </w:r>
    </w:p>
    <w:p w14:paraId="66A2C5E1" w14:textId="77777777" w:rsidR="00FC6455" w:rsidRPr="00613A77" w:rsidRDefault="00FC6455" w:rsidP="00761A04">
      <w:pPr>
        <w:jc w:val="left"/>
        <w:rPr>
          <w:rFonts w:cs="Times New Roman"/>
        </w:rPr>
      </w:pPr>
      <w:proofErr w:type="gramStart"/>
      <w:r w:rsidRPr="00613A77">
        <w:rPr>
          <w:rFonts w:cs="Times New Roman"/>
          <w:vertAlign w:val="superscript"/>
        </w:rPr>
        <w:t>b</w:t>
      </w:r>
      <w:proofErr w:type="gramEnd"/>
      <w:r w:rsidRPr="00613A77">
        <w:rPr>
          <w:rFonts w:cs="Times New Roman"/>
          <w:vertAlign w:val="superscript"/>
        </w:rPr>
        <w:t xml:space="preserve"> </w:t>
      </w:r>
      <w:r w:rsidRPr="00613A77">
        <w:rPr>
          <w:rFonts w:cs="Times New Roman"/>
        </w:rPr>
        <w:t xml:space="preserve">Department of Biomedical Engineering, Binghamton University, NY, 13902, USA </w:t>
      </w:r>
    </w:p>
    <w:p w14:paraId="0D8E29EC" w14:textId="77777777" w:rsidR="00FC6455" w:rsidRPr="00613A77" w:rsidRDefault="00FC6455" w:rsidP="00761A04">
      <w:pPr>
        <w:jc w:val="left"/>
        <w:rPr>
          <w:rFonts w:cs="Times New Roman"/>
        </w:rPr>
      </w:pPr>
      <w:proofErr w:type="gramStart"/>
      <w:r w:rsidRPr="00613A77">
        <w:rPr>
          <w:rFonts w:cs="Times New Roman"/>
          <w:vertAlign w:val="superscript"/>
        </w:rPr>
        <w:t>c</w:t>
      </w:r>
      <w:proofErr w:type="gramEnd"/>
      <w:r w:rsidRPr="00613A77">
        <w:rPr>
          <w:rFonts w:cs="Times New Roman"/>
          <w:vertAlign w:val="superscript"/>
        </w:rPr>
        <w:t xml:space="preserve"> </w:t>
      </w:r>
      <w:r w:rsidRPr="00613A77">
        <w:rPr>
          <w:rFonts w:cs="Times New Roman"/>
        </w:rPr>
        <w:t xml:space="preserve">Department of Orthopedics, The Ohio State University, Columbus, OH, 43210, USA </w:t>
      </w:r>
    </w:p>
    <w:p w14:paraId="21EB0CC4" w14:textId="77777777" w:rsidR="00FC6455" w:rsidRPr="00613A77" w:rsidRDefault="00FC6455" w:rsidP="00761A04">
      <w:pPr>
        <w:jc w:val="left"/>
        <w:rPr>
          <w:rFonts w:cs="Times New Roman"/>
        </w:rPr>
      </w:pPr>
      <w:proofErr w:type="gramStart"/>
      <w:r w:rsidRPr="00613A77">
        <w:rPr>
          <w:rFonts w:cs="Times New Roman"/>
          <w:vertAlign w:val="superscript"/>
        </w:rPr>
        <w:t>d</w:t>
      </w:r>
      <w:proofErr w:type="gramEnd"/>
      <w:r w:rsidRPr="00613A77">
        <w:rPr>
          <w:rFonts w:cs="Times New Roman"/>
        </w:rPr>
        <w:t xml:space="preserve"> National Centre for Advanced Tribology at Southampton, University of Southampton, Southampton, SO17 1BJ, UK</w:t>
      </w:r>
    </w:p>
    <w:p w14:paraId="5155805C" w14:textId="77777777" w:rsidR="00FC6455" w:rsidRPr="00613A77" w:rsidRDefault="00FC6455" w:rsidP="00761A04">
      <w:pPr>
        <w:jc w:val="left"/>
        <w:rPr>
          <w:rFonts w:cs="Times New Roman"/>
        </w:rPr>
      </w:pPr>
    </w:p>
    <w:p w14:paraId="582A3C5C" w14:textId="3AF0A028" w:rsidR="00FC6455" w:rsidRPr="00613A77" w:rsidRDefault="00332BC4" w:rsidP="00761A04">
      <w:pPr>
        <w:jc w:val="left"/>
        <w:rPr>
          <w:rFonts w:cs="Times New Roman"/>
        </w:rPr>
      </w:pPr>
      <w:r w:rsidRPr="00613A77">
        <w:rPr>
          <w:rFonts w:cs="Times New Roman"/>
        </w:rPr>
        <w:t>*</w:t>
      </w:r>
      <w:r w:rsidR="00FC6455" w:rsidRPr="00613A77">
        <w:rPr>
          <w:rFonts w:cs="Times New Roman"/>
        </w:rPr>
        <w:t xml:space="preserve"> Correspondence to:</w:t>
      </w:r>
      <w:r w:rsidR="00FC6455" w:rsidRPr="00613A77">
        <w:rPr>
          <w:rFonts w:cs="Times New Roman"/>
        </w:rPr>
        <w:tab/>
        <w:t>Paul Stoodley</w:t>
      </w:r>
    </w:p>
    <w:p w14:paraId="675A87AF" w14:textId="77777777" w:rsidR="00FC6455" w:rsidRPr="00613A77" w:rsidRDefault="00FC6455" w:rsidP="00761A04">
      <w:pPr>
        <w:jc w:val="left"/>
        <w:rPr>
          <w:rFonts w:cs="Times New Roman"/>
        </w:rPr>
      </w:pPr>
      <w:r w:rsidRPr="00613A77">
        <w:rPr>
          <w:rFonts w:cs="Times New Roman"/>
        </w:rPr>
        <w:tab/>
      </w:r>
      <w:r w:rsidRPr="00613A77">
        <w:rPr>
          <w:rFonts w:cs="Times New Roman"/>
        </w:rPr>
        <w:tab/>
      </w:r>
      <w:r w:rsidRPr="00613A77">
        <w:rPr>
          <w:rFonts w:cs="Times New Roman"/>
        </w:rPr>
        <w:tab/>
        <w:t>716 BRT, 460W 12</w:t>
      </w:r>
      <w:r w:rsidRPr="00613A77">
        <w:rPr>
          <w:rFonts w:cs="Times New Roman"/>
          <w:vertAlign w:val="superscript"/>
        </w:rPr>
        <w:t>th</w:t>
      </w:r>
      <w:r w:rsidRPr="00613A77">
        <w:rPr>
          <w:rFonts w:cs="Times New Roman"/>
        </w:rPr>
        <w:t xml:space="preserve"> Ave Columbus OH, 43210, USA</w:t>
      </w:r>
    </w:p>
    <w:p w14:paraId="171444DB" w14:textId="77777777" w:rsidR="00FC6455" w:rsidRPr="00613A77" w:rsidRDefault="00FC6455" w:rsidP="00761A04">
      <w:pPr>
        <w:jc w:val="left"/>
        <w:rPr>
          <w:rFonts w:cs="Times New Roman"/>
        </w:rPr>
      </w:pPr>
      <w:r w:rsidRPr="00613A77">
        <w:rPr>
          <w:rFonts w:cs="Times New Roman"/>
        </w:rPr>
        <w:tab/>
      </w:r>
      <w:r w:rsidRPr="00613A77">
        <w:rPr>
          <w:rFonts w:cs="Times New Roman"/>
        </w:rPr>
        <w:tab/>
      </w:r>
      <w:r w:rsidRPr="00613A77">
        <w:rPr>
          <w:rFonts w:cs="Times New Roman"/>
        </w:rPr>
        <w:tab/>
        <w:t>614 292 7826</w:t>
      </w:r>
    </w:p>
    <w:p w14:paraId="7FA237D5" w14:textId="77777777" w:rsidR="00FC6455" w:rsidRPr="00613A77" w:rsidRDefault="00FC6455" w:rsidP="00761A04">
      <w:pPr>
        <w:jc w:val="left"/>
        <w:rPr>
          <w:rStyle w:val="Hyperlink"/>
          <w:rFonts w:cs="Times New Roman"/>
        </w:rPr>
      </w:pPr>
      <w:r w:rsidRPr="00613A77">
        <w:rPr>
          <w:rFonts w:cs="Times New Roman"/>
        </w:rPr>
        <w:t xml:space="preserve"> </w:t>
      </w:r>
      <w:r w:rsidRPr="00613A77">
        <w:rPr>
          <w:rFonts w:cs="Times New Roman"/>
        </w:rPr>
        <w:tab/>
      </w:r>
      <w:r w:rsidRPr="00613A77">
        <w:rPr>
          <w:rFonts w:cs="Times New Roman"/>
        </w:rPr>
        <w:tab/>
      </w:r>
      <w:r w:rsidRPr="00613A77">
        <w:rPr>
          <w:rFonts w:cs="Times New Roman"/>
        </w:rPr>
        <w:tab/>
      </w:r>
      <w:hyperlink r:id="rId8" w:history="1">
        <w:r w:rsidRPr="00613A77">
          <w:rPr>
            <w:rStyle w:val="Hyperlink"/>
            <w:rFonts w:cs="Times New Roman"/>
          </w:rPr>
          <w:t>Paul.Stoodley@osumc.edu</w:t>
        </w:r>
      </w:hyperlink>
    </w:p>
    <w:p w14:paraId="0D44E204" w14:textId="77777777" w:rsidR="00FC6455" w:rsidRPr="00613A77" w:rsidRDefault="00FC6455" w:rsidP="00761A04">
      <w:pPr>
        <w:jc w:val="left"/>
        <w:rPr>
          <w:rStyle w:val="Hyperlink"/>
          <w:rFonts w:cs="Times New Roman"/>
        </w:rPr>
      </w:pPr>
    </w:p>
    <w:p w14:paraId="4A931D46" w14:textId="77777777" w:rsidR="00FC6455" w:rsidRPr="00613A77" w:rsidRDefault="00FC6455" w:rsidP="00761A04">
      <w:pPr>
        <w:jc w:val="left"/>
        <w:rPr>
          <w:rFonts w:cs="Times New Roman"/>
          <w:b/>
        </w:rPr>
      </w:pPr>
    </w:p>
    <w:p w14:paraId="08D6DBED" w14:textId="1F63B1C7" w:rsidR="00FC6455" w:rsidRPr="00613A77" w:rsidRDefault="00FC6455" w:rsidP="00761A04">
      <w:pPr>
        <w:jc w:val="left"/>
        <w:rPr>
          <w:rFonts w:cs="Times New Roman"/>
        </w:rPr>
      </w:pPr>
    </w:p>
    <w:p w14:paraId="372A5930" w14:textId="77777777" w:rsidR="00FC6455" w:rsidRPr="00613A77" w:rsidRDefault="00FC6455" w:rsidP="00761A04">
      <w:pPr>
        <w:jc w:val="left"/>
      </w:pPr>
    </w:p>
    <w:p w14:paraId="4602636A" w14:textId="77777777" w:rsidR="00761A04" w:rsidRPr="00613A77" w:rsidRDefault="00761A04" w:rsidP="00761A04">
      <w:pPr>
        <w:jc w:val="left"/>
      </w:pPr>
    </w:p>
    <w:p w14:paraId="17618678" w14:textId="77777777" w:rsidR="00761A04" w:rsidRPr="00613A77" w:rsidRDefault="00761A04" w:rsidP="00761A04">
      <w:pPr>
        <w:jc w:val="left"/>
      </w:pPr>
    </w:p>
    <w:p w14:paraId="4C016CC9" w14:textId="77777777" w:rsidR="00761A04" w:rsidRPr="00613A77" w:rsidRDefault="00761A04" w:rsidP="00761A04">
      <w:pPr>
        <w:jc w:val="left"/>
      </w:pPr>
    </w:p>
    <w:p w14:paraId="7985E96D" w14:textId="77777777" w:rsidR="00761A04" w:rsidRPr="00613A77" w:rsidRDefault="00761A04" w:rsidP="00761A04">
      <w:pPr>
        <w:jc w:val="left"/>
      </w:pPr>
    </w:p>
    <w:p w14:paraId="6EAC5EA0" w14:textId="77777777" w:rsidR="00FC6455" w:rsidRPr="00613A77" w:rsidRDefault="00FC6455" w:rsidP="00761A04">
      <w:pPr>
        <w:pStyle w:val="Heading1"/>
        <w:jc w:val="left"/>
      </w:pPr>
      <w:r w:rsidRPr="00613A77">
        <w:t xml:space="preserve">Abstract </w:t>
      </w:r>
    </w:p>
    <w:p w14:paraId="65B7184F" w14:textId="2521BD19" w:rsidR="00FC6455" w:rsidRPr="00613A77" w:rsidRDefault="00FC6455" w:rsidP="00761A04">
      <w:pPr>
        <w:jc w:val="left"/>
      </w:pPr>
      <w:r w:rsidRPr="00613A77">
        <w:rPr>
          <w:i/>
        </w:rPr>
        <w:t>Pseudomonas aeruginosa</w:t>
      </w:r>
      <w:r w:rsidRPr="00613A77">
        <w:t xml:space="preserve"> evolves during chronic pulmonary infections of cystic fibrosis (CF) patients, forming pathoadapted variants that are persistent. Mucoid and </w:t>
      </w:r>
      <w:r w:rsidRPr="00613A77">
        <w:lastRenderedPageBreak/>
        <w:t xml:space="preserve">rugose small-colony variants (RSCVs) are typically isolated from sputum of CF patients. These variants overproduce exopolysaccharides in the biofilm extracellular polymeric substance (EPS). Currently, changes to the biophysical properties of RSCV and mucoid biofilms due to variations in EPS are not well understood. This knowledge may reveal how lung infections resist host clearance mechanisms. Here, we used </w:t>
      </w:r>
      <w:r w:rsidRPr="00613A77">
        <w:rPr>
          <w:rFonts w:cs="Times New Roman"/>
        </w:rPr>
        <w:t>mechanical indentation and shear rheometry</w:t>
      </w:r>
      <w:r w:rsidRPr="00613A77">
        <w:t xml:space="preserve"> to </w:t>
      </w:r>
      <w:r w:rsidR="00761A04" w:rsidRPr="00613A77">
        <w:t>analyse</w:t>
      </w:r>
      <w:r w:rsidRPr="00613A77">
        <w:t xml:space="preserve"> the viscoelasticity of RSCV and mucoid colony-biofilms compared to their isogenic parent at 2-, 4-, and 6-d</w:t>
      </w:r>
      <w:r w:rsidRPr="00613A77">
        <w:rPr>
          <w:rFonts w:cs="Times New Roman"/>
        </w:rPr>
        <w:t xml:space="preserve">. </w:t>
      </w:r>
      <w:r w:rsidRPr="00613A77">
        <w:t xml:space="preserve">While the viscoelasticity of parental colony-biofilms </w:t>
      </w:r>
      <w:r w:rsidRPr="00613A77">
        <w:rPr>
          <w:rFonts w:cs="Times New Roman"/>
        </w:rPr>
        <w:t xml:space="preserve">underwent fluctuating temporal changes, in contrast, RSCV and mucoid colony-biofilms showed a gradual progression to more elastic-solid </w:t>
      </w:r>
      <w:r w:rsidR="00761A04" w:rsidRPr="00613A77">
        <w:rPr>
          <w:rFonts w:cs="Times New Roman"/>
        </w:rPr>
        <w:t>behaviour</w:t>
      </w:r>
      <w:r w:rsidRPr="00613A77">
        <w:rPr>
          <w:rFonts w:cs="Times New Roman"/>
        </w:rPr>
        <w:t xml:space="preserve">. Theoretical indices of mucociliary and cough clearance predict that mature 6-d parental and RSCV biofilms may show reduced cough clearance from the lung, while early mucoid biofilms may show reduced clearance by both mechanisms. </w:t>
      </w:r>
      <w:r w:rsidRPr="00613A77">
        <w:t>We propose that viscoelasticity be considered a virulence property of biofilms.</w:t>
      </w:r>
      <w:r w:rsidRPr="00613A77">
        <w:rPr>
          <w:rFonts w:cs="Times New Roman"/>
        </w:rPr>
        <w:t xml:space="preserve">  </w:t>
      </w:r>
      <w:r w:rsidRPr="00613A77">
        <w:rPr>
          <w:rFonts w:cs="Times New Roman"/>
          <w:i/>
        </w:rPr>
        <w:t xml:space="preserve"> </w:t>
      </w:r>
      <w:r w:rsidRPr="00613A77">
        <w:rPr>
          <w:rFonts w:cs="Times New Roman"/>
        </w:rPr>
        <w:t xml:space="preserve">  </w:t>
      </w:r>
      <w:r w:rsidRPr="00613A77">
        <w:t xml:space="preserve"> </w:t>
      </w:r>
      <w:r w:rsidRPr="00613A77">
        <w:rPr>
          <w:rFonts w:cs="Times New Roman"/>
        </w:rPr>
        <w:t xml:space="preserve"> </w:t>
      </w:r>
      <w:r w:rsidRPr="00613A77">
        <w:rPr>
          <w:rFonts w:cs="Times New Roman"/>
          <w:i/>
        </w:rPr>
        <w:t xml:space="preserve"> </w:t>
      </w:r>
      <w:r w:rsidRPr="00613A77">
        <w:rPr>
          <w:rFonts w:cs="Times New Roman"/>
        </w:rPr>
        <w:t xml:space="preserve">  </w:t>
      </w:r>
      <w:r w:rsidRPr="00613A77">
        <w:t xml:space="preserve"> </w:t>
      </w:r>
    </w:p>
    <w:p w14:paraId="3C2C7607" w14:textId="77777777" w:rsidR="00FC6455" w:rsidRPr="00613A77" w:rsidRDefault="00FC6455" w:rsidP="00761A04">
      <w:pPr>
        <w:jc w:val="left"/>
      </w:pPr>
    </w:p>
    <w:p w14:paraId="10B8B087" w14:textId="77777777" w:rsidR="00FC6455" w:rsidRPr="00613A77" w:rsidRDefault="00FC6455" w:rsidP="00761A04">
      <w:pPr>
        <w:jc w:val="left"/>
      </w:pPr>
    </w:p>
    <w:p w14:paraId="1858F78C" w14:textId="77777777" w:rsidR="00FC6455" w:rsidRPr="00613A77" w:rsidRDefault="00FC6455" w:rsidP="00761A04">
      <w:pPr>
        <w:jc w:val="left"/>
      </w:pPr>
    </w:p>
    <w:p w14:paraId="281D7ACC" w14:textId="77777777" w:rsidR="00FC6455" w:rsidRPr="00613A77" w:rsidRDefault="00FC6455" w:rsidP="00761A04">
      <w:pPr>
        <w:jc w:val="left"/>
      </w:pPr>
    </w:p>
    <w:p w14:paraId="0DFC9BC9" w14:textId="77777777" w:rsidR="00FC6455" w:rsidRPr="00613A77" w:rsidRDefault="00FC6455" w:rsidP="00761A04">
      <w:pPr>
        <w:jc w:val="left"/>
      </w:pPr>
    </w:p>
    <w:p w14:paraId="2EF11FEC" w14:textId="77777777" w:rsidR="00FC6455" w:rsidRPr="00613A77" w:rsidRDefault="00FC6455" w:rsidP="00761A04">
      <w:pPr>
        <w:jc w:val="left"/>
      </w:pPr>
    </w:p>
    <w:p w14:paraId="73627986" w14:textId="77777777" w:rsidR="00FC6455" w:rsidRPr="00613A77" w:rsidRDefault="00FC6455" w:rsidP="00761A04">
      <w:pPr>
        <w:jc w:val="left"/>
      </w:pPr>
    </w:p>
    <w:p w14:paraId="23DCECE3" w14:textId="77777777" w:rsidR="00FC6455" w:rsidRPr="00613A77" w:rsidRDefault="00FC6455" w:rsidP="00761A04">
      <w:pPr>
        <w:pStyle w:val="Heading1"/>
        <w:jc w:val="left"/>
      </w:pPr>
      <w:r w:rsidRPr="00613A77">
        <w:t>Introduction</w:t>
      </w:r>
    </w:p>
    <w:p w14:paraId="6D7886D2" w14:textId="45F6C5E1" w:rsidR="00FC6455" w:rsidRPr="00613A77" w:rsidRDefault="00FC6455" w:rsidP="00761A04">
      <w:pPr>
        <w:jc w:val="left"/>
      </w:pPr>
      <w:r w:rsidRPr="00613A77">
        <w:t>In the cystic fibrosis (CF) lung mucus accumu</w:t>
      </w:r>
      <w:r w:rsidR="002F5E09" w:rsidRPr="00613A77">
        <w:t>lates due to impaired clearance</w:t>
      </w:r>
      <w:r w:rsidRPr="00613A77">
        <w:t xml:space="preserve"> forming</w:t>
      </w:r>
      <w:r w:rsidR="002F5E09" w:rsidRPr="00613A77">
        <w:t xml:space="preserve"> a niche that is readily colonis</w:t>
      </w:r>
      <w:r w:rsidRPr="00613A77">
        <w:t>ed by bacteria. Infecting organisms form biofilms within the mucus lining</w:t>
      </w:r>
      <w:r w:rsidR="00200009" w:rsidRPr="00613A77">
        <w:t xml:space="preserve"> </w:t>
      </w:r>
      <w:r w:rsidR="00761A04" w:rsidRPr="00613A77">
        <w:fldChar w:fldCharType="begin">
          <w:fldData xml:space="preserve">PEVuZE5vdGU+PENpdGU+PEF1dGhvcj5MYW08L0F1dGhvcj48WWVhcj4xOTgwPC9ZZWFyPjxSZWNO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</w:fldData>
        </w:fldChar>
      </w:r>
      <w:r w:rsidR="008C5424" w:rsidRPr="00613A77">
        <w:instrText xml:space="preserve"> ADDIN EN.CITE </w:instrText>
      </w:r>
      <w:r w:rsidR="008C5424" w:rsidRPr="00613A77">
        <w:fldChar w:fldCharType="begin">
          <w:fldData xml:space="preserve">PEVuZE5vdGU+PENpdGU+PEF1dGhvcj5MYW08L0F1dGhvcj48WWVhcj4xOTgwPC9ZZWFyPjxSZWNO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</w:fldData>
        </w:fldChar>
      </w:r>
      <w:r w:rsidR="008C5424" w:rsidRPr="00613A77">
        <w:instrText xml:space="preserve"> ADDIN EN.CITE.DATA </w:instrText>
      </w:r>
      <w:r w:rsidR="008C5424" w:rsidRPr="00613A77">
        <w:fldChar w:fldCharType="end"/>
      </w:r>
      <w:r w:rsidR="00761A04" w:rsidRPr="00613A77">
        <w:fldChar w:fldCharType="separate"/>
      </w:r>
      <w:r w:rsidR="008C5424" w:rsidRPr="00613A77">
        <w:rPr>
          <w:noProof/>
          <w:vertAlign w:val="superscript"/>
        </w:rPr>
        <w:t>1,2</w:t>
      </w:r>
      <w:r w:rsidR="00761A04" w:rsidRPr="00613A77">
        <w:fldChar w:fldCharType="end"/>
      </w:r>
      <w:r w:rsidR="00761A04" w:rsidRPr="00613A77">
        <w:t xml:space="preserve">. </w:t>
      </w:r>
      <w:r w:rsidRPr="00613A77">
        <w:t xml:space="preserve">This results in chronic pulmonary infections that are responsible </w:t>
      </w:r>
      <w:r w:rsidRPr="00613A77">
        <w:lastRenderedPageBreak/>
        <w:t xml:space="preserve">for the morbidity and mortality of CF patients </w:t>
      </w:r>
      <w:r w:rsidR="00200009" w:rsidRPr="00613A77">
        <w:fldChar w:fldCharType="begin">
          <w:fldData xml:space="preserve">PEVuZE5vdGU+PENpdGU+PEF1dGhvcj5DYW50aW48L0F1dGhvcj48WWVhcj4yMDE1PC9ZZWFyPjxS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</w:fldData>
        </w:fldChar>
      </w:r>
      <w:r w:rsidR="008C5424" w:rsidRPr="00613A77">
        <w:instrText xml:space="preserve"> ADDIN EN.CITE </w:instrText>
      </w:r>
      <w:r w:rsidR="008C5424" w:rsidRPr="00613A77">
        <w:fldChar w:fldCharType="begin">
          <w:fldData xml:space="preserve">PEVuZE5vdGU+PENpdGU+PEF1dGhvcj5DYW50aW48L0F1dGhvcj48WWVhcj4yMDE1PC9ZZWFyPjxS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</w:fldData>
        </w:fldChar>
      </w:r>
      <w:r w:rsidR="008C5424" w:rsidRPr="00613A77">
        <w:instrText xml:space="preserve"> ADDIN EN.CITE.DATA </w:instrText>
      </w:r>
      <w:r w:rsidR="008C5424" w:rsidRPr="00613A77">
        <w:fldChar w:fldCharType="end"/>
      </w:r>
      <w:r w:rsidR="00200009" w:rsidRPr="00613A77">
        <w:fldChar w:fldCharType="separate"/>
      </w:r>
      <w:r w:rsidR="008C5424" w:rsidRPr="00613A77">
        <w:rPr>
          <w:noProof/>
          <w:vertAlign w:val="superscript"/>
        </w:rPr>
        <w:t>3</w:t>
      </w:r>
      <w:r w:rsidR="00200009" w:rsidRPr="00613A77">
        <w:fldChar w:fldCharType="end"/>
      </w:r>
      <w:r w:rsidRPr="00613A77">
        <w:t xml:space="preserve">, with </w:t>
      </w:r>
      <w:r w:rsidRPr="00613A77">
        <w:rPr>
          <w:i/>
        </w:rPr>
        <w:t>Pseudomonas aeruginosa</w:t>
      </w:r>
      <w:r w:rsidRPr="00613A77">
        <w:t xml:space="preserve"> one of the responsible pathogens </w:t>
      </w:r>
      <w:r w:rsidR="00200009" w:rsidRPr="00613A77">
        <w:fldChar w:fldCharType="begin">
          <w:fldData xml:space="preserve">PEVuZE5vdGU+PENpdGU+PEF1dGhvcj5DaW9mdTwvQXV0aG9yPjxZZWFyPjIwMTU8L1llYXI+PFJl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</w:fldData>
        </w:fldChar>
      </w:r>
      <w:r w:rsidR="008C5424" w:rsidRPr="00613A77">
        <w:instrText xml:space="preserve"> ADDIN EN.CITE </w:instrText>
      </w:r>
      <w:r w:rsidR="008C5424" w:rsidRPr="00613A77">
        <w:fldChar w:fldCharType="begin">
          <w:fldData xml:space="preserve">PEVuZE5vdGU+PENpdGU+PEF1dGhvcj5DaW9mdTwvQXV0aG9yPjxZZWFyPjIwMTU8L1llYXI+PFJl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</w:fldData>
        </w:fldChar>
      </w:r>
      <w:r w:rsidR="008C5424" w:rsidRPr="00613A77">
        <w:instrText xml:space="preserve"> ADDIN EN.CITE.DATA </w:instrText>
      </w:r>
      <w:r w:rsidR="008C5424" w:rsidRPr="00613A77">
        <w:fldChar w:fldCharType="end"/>
      </w:r>
      <w:r w:rsidR="00200009" w:rsidRPr="00613A77">
        <w:fldChar w:fldCharType="separate"/>
      </w:r>
      <w:r w:rsidR="008C5424" w:rsidRPr="00613A77">
        <w:rPr>
          <w:noProof/>
          <w:vertAlign w:val="superscript"/>
        </w:rPr>
        <w:t>4</w:t>
      </w:r>
      <w:r w:rsidR="00200009" w:rsidRPr="00613A77">
        <w:fldChar w:fldCharType="end"/>
      </w:r>
      <w:r w:rsidRPr="00613A77">
        <w:t xml:space="preserve">. Compounding the chronicity of these infections is the ability of </w:t>
      </w:r>
      <w:r w:rsidRPr="00613A77">
        <w:rPr>
          <w:i/>
        </w:rPr>
        <w:t>P. aeruginosa</w:t>
      </w:r>
      <w:r w:rsidRPr="00613A77">
        <w:t xml:space="preserve"> to pathoadapt, resulting in the evolution and selection of variants that are more fit. Emergence of these variants is associated with increased treatment difficulties and worsening patient prognosis </w:t>
      </w:r>
      <w:r w:rsidR="00200009" w:rsidRPr="00613A77">
        <w:fldChar w:fldCharType="begin">
          <w:fldData xml:space="preserve">PEVuZE5vdGU+PENpdGU+PEF1dGhvcj5FdmFuczwvQXV0aG9yPjxZZWFyPjIwMTU8L1llYXI+PFJl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</w:fldData>
        </w:fldChar>
      </w:r>
      <w:r w:rsidR="008C5424" w:rsidRPr="00613A77">
        <w:instrText xml:space="preserve"> ADDIN EN.CITE </w:instrText>
      </w:r>
      <w:r w:rsidR="008C5424" w:rsidRPr="00613A77">
        <w:fldChar w:fldCharType="begin">
          <w:fldData xml:space="preserve">PEVuZE5vdGU+PENpdGU+PEF1dGhvcj5FdmFuczwvQXV0aG9yPjxZZWFyPjIwMTU8L1llYXI+PFJl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</w:fldData>
        </w:fldChar>
      </w:r>
      <w:r w:rsidR="008C5424" w:rsidRPr="00613A77">
        <w:instrText xml:space="preserve"> ADDIN EN.CITE.DATA </w:instrText>
      </w:r>
      <w:r w:rsidR="008C5424" w:rsidRPr="00613A77">
        <w:fldChar w:fldCharType="end"/>
      </w:r>
      <w:r w:rsidR="00200009" w:rsidRPr="00613A77">
        <w:fldChar w:fldCharType="separate"/>
      </w:r>
      <w:r w:rsidR="008C5424" w:rsidRPr="00613A77">
        <w:rPr>
          <w:noProof/>
          <w:vertAlign w:val="superscript"/>
        </w:rPr>
        <w:t>5</w:t>
      </w:r>
      <w:r w:rsidR="00200009" w:rsidRPr="00613A77">
        <w:fldChar w:fldCharType="end"/>
      </w:r>
      <w:r w:rsidR="00200009" w:rsidRPr="00613A77">
        <w:t xml:space="preserve">. </w:t>
      </w:r>
    </w:p>
    <w:p w14:paraId="43D915A2" w14:textId="77777777" w:rsidR="00FC6455" w:rsidRPr="00613A77" w:rsidRDefault="00FC6455" w:rsidP="00761A04">
      <w:pPr>
        <w:jc w:val="left"/>
      </w:pPr>
    </w:p>
    <w:p w14:paraId="7A1FBEB1" w14:textId="5B50DF7D" w:rsidR="00FC6455" w:rsidRPr="00613A77" w:rsidRDefault="00FC6455" w:rsidP="00761A04">
      <w:pPr>
        <w:jc w:val="left"/>
      </w:pPr>
      <w:r w:rsidRPr="00613A77">
        <w:t xml:space="preserve">Pathoadaptation is the process where microorganisms adapt to a new pathogenic niche by acquiring genetic mutations. These adaptations result in diversification of the population through the emergence of variants that are more fit in the given pathogenic niche </w:t>
      </w:r>
      <w:r w:rsidR="00200009" w:rsidRPr="00613A77">
        <w:fldChar w:fldCharType="begin">
          <w:fldData xml:space="preserve">PEVuZE5vdGU+PENpdGU+PEF1dGhvcj5Ib2dhcmR0PC9BdXRob3I+PFllYXI+MjAxMDwvWWVhcj48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</w:fldData>
        </w:fldChar>
      </w:r>
      <w:r w:rsidR="008C5424" w:rsidRPr="00613A77">
        <w:instrText xml:space="preserve"> ADDIN EN.CITE </w:instrText>
      </w:r>
      <w:r w:rsidR="008C5424" w:rsidRPr="00613A77">
        <w:fldChar w:fldCharType="begin">
          <w:fldData xml:space="preserve">PEVuZE5vdGU+PENpdGU+PEF1dGhvcj5Ib2dhcmR0PC9BdXRob3I+PFllYXI+MjAxMDwvWWVhcj48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</w:fldData>
        </w:fldChar>
      </w:r>
      <w:r w:rsidR="008C5424" w:rsidRPr="00613A77">
        <w:instrText xml:space="preserve"> ADDIN EN.CITE.DATA </w:instrText>
      </w:r>
      <w:r w:rsidR="008C5424" w:rsidRPr="00613A77">
        <w:fldChar w:fldCharType="end"/>
      </w:r>
      <w:r w:rsidR="00200009" w:rsidRPr="00613A77">
        <w:fldChar w:fldCharType="separate"/>
      </w:r>
      <w:r w:rsidR="008C5424" w:rsidRPr="00613A77">
        <w:rPr>
          <w:noProof/>
          <w:vertAlign w:val="superscript"/>
        </w:rPr>
        <w:t>6</w:t>
      </w:r>
      <w:r w:rsidR="00200009" w:rsidRPr="00613A77">
        <w:fldChar w:fldCharType="end"/>
      </w:r>
      <w:r w:rsidRPr="00613A77">
        <w:t xml:space="preserve">. Two unique classes of pathoadapted variants isolated from the lungs of CF patients that we are interested in are mucoid and rugose small-colony variants (RSCVs) </w:t>
      </w:r>
      <w:r w:rsidR="00200009" w:rsidRPr="00613A77">
        <w:fldChar w:fldCharType="begin">
          <w:fldData xml:space="preserve">PEVuZE5vdGU+PENpdGU+PEF1dGhvcj5Hb3ZhbjwvQXV0aG9yPjxZZWFyPjE5OTI8L1llYXI+PFJl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</w:fldData>
        </w:fldChar>
      </w:r>
      <w:r w:rsidR="008C5424" w:rsidRPr="00613A77">
        <w:instrText xml:space="preserve"> ADDIN EN.CITE </w:instrText>
      </w:r>
      <w:r w:rsidR="008C5424" w:rsidRPr="00613A77">
        <w:fldChar w:fldCharType="begin">
          <w:fldData xml:space="preserve">PEVuZE5vdGU+PENpdGU+PEF1dGhvcj5Hb3ZhbjwvQXV0aG9yPjxZZWFyPjE5OTI8L1llYXI+PFJl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</w:fldData>
        </w:fldChar>
      </w:r>
      <w:r w:rsidR="008C5424" w:rsidRPr="00613A77">
        <w:instrText xml:space="preserve"> ADDIN EN.CITE.DATA </w:instrText>
      </w:r>
      <w:r w:rsidR="008C5424" w:rsidRPr="00613A77">
        <w:fldChar w:fldCharType="end"/>
      </w:r>
      <w:r w:rsidR="00200009" w:rsidRPr="00613A77">
        <w:fldChar w:fldCharType="separate"/>
      </w:r>
      <w:r w:rsidR="008C5424" w:rsidRPr="00613A77">
        <w:rPr>
          <w:noProof/>
          <w:vertAlign w:val="superscript"/>
        </w:rPr>
        <w:t>7,8</w:t>
      </w:r>
      <w:r w:rsidR="00200009" w:rsidRPr="00613A77">
        <w:fldChar w:fldCharType="end"/>
      </w:r>
      <w:r w:rsidR="00200009" w:rsidRPr="00613A77">
        <w:t xml:space="preserve">. </w:t>
      </w:r>
      <w:r w:rsidRPr="00613A77">
        <w:t xml:space="preserve">These variants show phenotypic differences compared to the isogenic parental strain due to overproduction of different exopolysaccharides in the biofilm extracellular polymeric substance (EPS). Mucoid variants overproduce alginate </w:t>
      </w:r>
      <w:r w:rsidR="00200009" w:rsidRPr="00613A77">
        <w:fldChar w:fldCharType="begin"/>
      </w:r>
      <w:r w:rsidR="008C5424" w:rsidRPr="00613A77">
        <w:instrText xml:space="preserve"> ADDIN EN.CITE &lt;EndNote&gt;&lt;Cite&gt;&lt;Author&gt;Govan&lt;/Author&gt;&lt;Year&gt;1992&lt;/Year&gt;&lt;RecNum&gt;258&lt;/RecNum&gt;&lt;DisplayText&gt;&lt;style face="superscript"&gt;7&lt;/style&gt;&lt;/DisplayText&gt;&lt;record&gt;&lt;rec-number&gt;258&lt;/rec-number&gt;&lt;foreign-keys&gt;&lt;key app="EN" db-id="xp9s5rfstexpwceaa9gxaf9ow0tr2v22eded" timestamp="1466441937"&gt;258&lt;/key&gt;&lt;/foreign-keys&gt;&lt;ref-type name="Journal Article"&gt;17&lt;/ref-type&gt;&lt;contributors&gt;&lt;authors&gt;&lt;author&gt;Govan, J. R.&lt;/author&gt;&lt;author&gt;Martin, D. W.&lt;/author&gt;&lt;author&gt;Deretic, V. P.&lt;/author&gt;&lt;/authors&gt;&lt;/contributors&gt;&lt;auth-address&gt;Department of Medical Microbiology, Medical School, Edinburgh, Scotland, UK.&lt;/auth-address&gt;&lt;titles&gt;&lt;title&gt;Mucoid Pseudomonas aeruginosa and cystic fibrosis: the role of mutations in muc loci&lt;/title&gt;&lt;secondary-title&gt;FEMS Microbiol Lett&lt;/secondary-title&gt;&lt;alt-title&gt;FEMS microbiology letters&lt;/alt-title&gt;&lt;/titles&gt;&lt;periodical&gt;&lt;full-title&gt;FEMS Microbiol Lett&lt;/full-title&gt;&lt;abbr-1&gt;FEMS microbiology letters&lt;/abbr-1&gt;&lt;/periodical&gt;&lt;alt-periodical&gt;&lt;full-title&gt;FEMS Microbiol Lett&lt;/full-title&gt;&lt;abbr-1&gt;FEMS microbiology letters&lt;/abbr-1&gt;&lt;/alt-periodical&gt;&lt;pages&gt;323-9&lt;/pages&gt;&lt;volume&gt;100&lt;/volume&gt;&lt;number&gt;1-3&lt;/number&gt;&lt;edition&gt;1992/12/15&lt;/edition&gt;&lt;keywords&gt;&lt;keyword&gt;Alginates/*metabolism&lt;/keyword&gt;&lt;keyword&gt;Cystic Fibrosis/*microbiology&lt;/keyword&gt;&lt;keyword&gt;Genes, Bacterial&lt;/keyword&gt;&lt;keyword&gt;Glucuronic Acid&lt;/keyword&gt;&lt;keyword&gt;Hexuronic Acids&lt;/keyword&gt;&lt;keyword&gt;Humans&lt;/keyword&gt;&lt;keyword&gt;Mutation&lt;/keyword&gt;&lt;keyword&gt;Pseudomonas aeruginosa/*genetics/isolation &amp;amp; purification/pathogenicity&lt;/keyword&gt;&lt;/keywords&gt;&lt;dates&gt;&lt;year&gt;1992&lt;/year&gt;&lt;pub-dates&gt;&lt;date&gt;Dec 15&lt;/date&gt;&lt;/pub-dates&gt;&lt;/dates&gt;&lt;isbn&gt;0378-1097 (Print)&amp;#xD;0378-1097&lt;/isbn&gt;&lt;accession-num&gt;1478467&lt;/accession-num&gt;&lt;urls&gt;&lt;/urls&gt;&lt;remote-database-provider&gt;NLM&lt;/remote-database-provider&gt;&lt;language&gt;eng&lt;/language&gt;&lt;/record&gt;&lt;/Cite&gt;&lt;/EndNote&gt;</w:instrText>
      </w:r>
      <w:r w:rsidR="00200009" w:rsidRPr="00613A77">
        <w:fldChar w:fldCharType="separate"/>
      </w:r>
      <w:r w:rsidR="008C5424" w:rsidRPr="00613A77">
        <w:rPr>
          <w:noProof/>
          <w:vertAlign w:val="superscript"/>
        </w:rPr>
        <w:t>7</w:t>
      </w:r>
      <w:r w:rsidR="00200009" w:rsidRPr="00613A77">
        <w:fldChar w:fldCharType="end"/>
      </w:r>
      <w:r w:rsidRPr="00613A77">
        <w:t xml:space="preserve">, </w:t>
      </w:r>
      <w:r w:rsidR="00135880" w:rsidRPr="00613A77">
        <w:t>which is a negatively charged acetylated polymer of gul</w:t>
      </w:r>
      <w:r w:rsidR="009655A3" w:rsidRPr="00613A77">
        <w:t xml:space="preserve">uronic and mannuronic acid </w:t>
      </w:r>
      <w:r w:rsidR="009655A3" w:rsidRPr="00613A77">
        <w:fldChar w:fldCharType="begin"/>
      </w:r>
      <w:r w:rsidR="008C5424" w:rsidRPr="00613A77">
        <w:instrText xml:space="preserve"> ADDIN EN.CITE &lt;EndNote&gt;&lt;Cite&gt;&lt;Author&gt;Sherbrock-Cox&lt;/Author&gt;&lt;Year&gt;1984&lt;/Year&gt;&lt;RecNum&gt;716&lt;/RecNum&gt;&lt;DisplayText&gt;&lt;style face="superscript"&gt;9&lt;/style&gt;&lt;/DisplayText&gt;&lt;record&gt;&lt;rec-number&gt;716&lt;/rec-number&gt;&lt;foreign-keys&gt;&lt;key app="EN" db-id="xp9s5rfstexpwceaa9gxaf9ow0tr2v22eded" timestamp="1493654239"&gt;716&lt;/key&gt;&lt;/foreign-keys&gt;&lt;ref-type name="Journal Article"&gt;17&lt;/ref-type&gt;&lt;contributors&gt;&lt;authors&gt;&lt;author&gt;Sherbrock-Cox, Valerie&lt;/author&gt;&lt;author&gt;Russell, Nicholas J&lt;/author&gt;&lt;author&gt;Gacesa, Peter&lt;/author&gt;&lt;/authors&gt;&lt;/contributors&gt;&lt;titles&gt;&lt;title&gt;The purification and chemical characterisation of the alginate present in extracellular material produced by mucoid strains of Pseudomonas aeruginosa&lt;/title&gt;&lt;secondary-title&gt;Carbohydrate research&lt;/secondary-title&gt;&lt;/titles&gt;&lt;periodical&gt;&lt;full-title&gt;Carbohydrate research&lt;/full-title&gt;&lt;/periodical&gt;&lt;pages&gt;147-154&lt;/pages&gt;&lt;volume&gt;135&lt;/volume&gt;&lt;number&gt;1&lt;/number&gt;&lt;dates&gt;&lt;year&gt;1984&lt;/year&gt;&lt;/dates&gt;&lt;isbn&gt;0008-6215&lt;/isbn&gt;&lt;urls&gt;&lt;/urls&gt;&lt;/record&gt;&lt;/Cite&gt;&lt;/EndNote&gt;</w:instrText>
      </w:r>
      <w:r w:rsidR="009655A3" w:rsidRPr="00613A77">
        <w:fldChar w:fldCharType="separate"/>
      </w:r>
      <w:r w:rsidR="008C5424" w:rsidRPr="00613A77">
        <w:rPr>
          <w:noProof/>
          <w:vertAlign w:val="superscript"/>
        </w:rPr>
        <w:t>9</w:t>
      </w:r>
      <w:r w:rsidR="009655A3" w:rsidRPr="00613A77">
        <w:fldChar w:fldCharType="end"/>
      </w:r>
      <w:r w:rsidR="00135880" w:rsidRPr="00613A77">
        <w:t xml:space="preserve">. </w:t>
      </w:r>
      <w:r w:rsidRPr="00613A77">
        <w:t>RSCVs overproduce both Psl</w:t>
      </w:r>
      <w:r w:rsidR="000A5366" w:rsidRPr="00613A77">
        <w:t xml:space="preserve"> (</w:t>
      </w:r>
      <w:r w:rsidR="000A5366" w:rsidRPr="00613A77">
        <w:rPr>
          <w:u w:val="single"/>
        </w:rPr>
        <w:t>P</w:t>
      </w:r>
      <w:r w:rsidR="000A5366" w:rsidRPr="00613A77">
        <w:t xml:space="preserve">olysaccharide </w:t>
      </w:r>
      <w:r w:rsidR="000A5366" w:rsidRPr="00613A77">
        <w:rPr>
          <w:u w:val="single"/>
        </w:rPr>
        <w:t>s</w:t>
      </w:r>
      <w:r w:rsidR="000A5366" w:rsidRPr="00613A77">
        <w:t xml:space="preserve">ynthesis </w:t>
      </w:r>
      <w:r w:rsidR="000A5366" w:rsidRPr="00613A77">
        <w:rPr>
          <w:u w:val="single"/>
        </w:rPr>
        <w:t>l</w:t>
      </w:r>
      <w:r w:rsidR="000A5366" w:rsidRPr="00613A77">
        <w:t>ocus)</w:t>
      </w:r>
      <w:r w:rsidRPr="00613A77">
        <w:t xml:space="preserve"> and Pel</w:t>
      </w:r>
      <w:r w:rsidR="000A5366" w:rsidRPr="00613A77">
        <w:t xml:space="preserve"> (</w:t>
      </w:r>
      <w:r w:rsidR="000A5366" w:rsidRPr="00613A77">
        <w:rPr>
          <w:u w:val="single"/>
        </w:rPr>
        <w:t>Pel</w:t>
      </w:r>
      <w:r w:rsidR="000A5366" w:rsidRPr="00613A77">
        <w:t>licle polysaccharide)</w:t>
      </w:r>
      <w:r w:rsidRPr="00613A77">
        <w:t xml:space="preserve"> </w:t>
      </w:r>
      <w:r w:rsidR="00200009" w:rsidRPr="00613A77">
        <w:fldChar w:fldCharType="begin">
          <w:fldData xml:space="preserve">PEVuZE5vdGU+PENpdGU+PEF1dGhvcj5LaXJpc2l0czwvQXV0aG9yPjxZZWFyPjIwMDU8L1llYXI+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</w:fldData>
        </w:fldChar>
      </w:r>
      <w:r w:rsidR="008C5424" w:rsidRPr="00613A77">
        <w:instrText xml:space="preserve"> ADDIN EN.CITE </w:instrText>
      </w:r>
      <w:r w:rsidR="008C5424" w:rsidRPr="00613A77">
        <w:fldChar w:fldCharType="begin">
          <w:fldData xml:space="preserve">PEVuZE5vdGU+PENpdGU+PEF1dGhvcj5LaXJpc2l0czwvQXV0aG9yPjxZZWFyPjIwMDU8L1llYXI+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</w:fldData>
        </w:fldChar>
      </w:r>
      <w:r w:rsidR="008C5424" w:rsidRPr="00613A77">
        <w:instrText xml:space="preserve"> ADDIN EN.CITE.DATA </w:instrText>
      </w:r>
      <w:r w:rsidR="008C5424" w:rsidRPr="00613A77">
        <w:fldChar w:fldCharType="end"/>
      </w:r>
      <w:r w:rsidR="00200009" w:rsidRPr="00613A77">
        <w:fldChar w:fldCharType="separate"/>
      </w:r>
      <w:r w:rsidR="008C5424" w:rsidRPr="00613A77">
        <w:rPr>
          <w:noProof/>
          <w:vertAlign w:val="superscript"/>
        </w:rPr>
        <w:t>8,10</w:t>
      </w:r>
      <w:r w:rsidR="00200009" w:rsidRPr="00613A77">
        <w:fldChar w:fldCharType="end"/>
      </w:r>
      <w:r w:rsidR="00200009" w:rsidRPr="00613A77">
        <w:t xml:space="preserve">. </w:t>
      </w:r>
      <w:r w:rsidR="00135880" w:rsidRPr="00613A77">
        <w:t xml:space="preserve">Psl is a neutrally charged polymer of mannose, rhamnose and glucose monosaccharides, while Pel is a positively charged </w:t>
      </w:r>
      <w:r w:rsidR="00503B53" w:rsidRPr="00613A77">
        <w:t xml:space="preserve">polymer of acetylgalactosamine and </w:t>
      </w:r>
      <w:r w:rsidR="001B23C8" w:rsidRPr="00613A77">
        <w:t>acetyl</w:t>
      </w:r>
      <w:r w:rsidR="00503B53" w:rsidRPr="00613A77">
        <w:t xml:space="preserve">glucosamine </w:t>
      </w:r>
      <w:r w:rsidR="00135880" w:rsidRPr="00613A77">
        <w:fldChar w:fldCharType="begin">
          <w:fldData xml:space="preserve">PEVuZE5vdGU+PENpdGU+PEF1dGhvcj5CeXJkPC9BdXRob3I+PFllYXI+MjAwOTwvWWVhcj48UmVj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L3BlcmlvZGljYWw+PGFs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</w:fldData>
        </w:fldChar>
      </w:r>
      <w:r w:rsidR="008C5424" w:rsidRPr="00613A77">
        <w:instrText xml:space="preserve"> ADDIN EN.CITE </w:instrText>
      </w:r>
      <w:r w:rsidR="008C5424" w:rsidRPr="00613A77">
        <w:fldChar w:fldCharType="begin">
          <w:fldData xml:space="preserve">PEVuZE5vdGU+PENpdGU+PEF1dGhvcj5CeXJkPC9BdXRob3I+PFllYXI+MjAwOTwvWWVhcj48UmVj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L3BlcmlvZGljYWw+PGFs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</w:fldData>
        </w:fldChar>
      </w:r>
      <w:r w:rsidR="008C5424" w:rsidRPr="00613A77">
        <w:instrText xml:space="preserve"> ADDIN EN.CITE.DATA </w:instrText>
      </w:r>
      <w:r w:rsidR="008C5424" w:rsidRPr="00613A77">
        <w:fldChar w:fldCharType="end"/>
      </w:r>
      <w:r w:rsidR="00135880" w:rsidRPr="00613A77">
        <w:fldChar w:fldCharType="separate"/>
      </w:r>
      <w:r w:rsidR="008C5424" w:rsidRPr="00613A77">
        <w:rPr>
          <w:noProof/>
          <w:vertAlign w:val="superscript"/>
        </w:rPr>
        <w:t>11-14</w:t>
      </w:r>
      <w:r w:rsidR="00135880" w:rsidRPr="00613A77">
        <w:fldChar w:fldCharType="end"/>
      </w:r>
      <w:r w:rsidR="00135880" w:rsidRPr="00613A77">
        <w:t xml:space="preserve">. </w:t>
      </w:r>
      <w:r w:rsidRPr="00613A77">
        <w:t xml:space="preserve">Physiological benefits in an infection, such as hyper-biofilm formation </w:t>
      </w:r>
      <w:r w:rsidR="00200009" w:rsidRPr="00613A77">
        <w:fldChar w:fldCharType="begin">
          <w:fldData xml:space="preserve">PEVuZE5vdGU+PENpdGU+PEF1dGhvcj5IZW50emVyPC9BdXRob3I+PFllYXI+MjAwMTwvWWVhcj48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</w:fldData>
        </w:fldChar>
      </w:r>
      <w:r w:rsidR="008C5424" w:rsidRPr="00613A77">
        <w:instrText xml:space="preserve"> ADDIN EN.CITE </w:instrText>
      </w:r>
      <w:r w:rsidR="008C5424" w:rsidRPr="00613A77">
        <w:fldChar w:fldCharType="begin">
          <w:fldData xml:space="preserve">PEVuZE5vdGU+PENpdGU+PEF1dGhvcj5IZW50emVyPC9BdXRob3I+PFllYXI+MjAwMTwvWWVhcj48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</w:fldData>
        </w:fldChar>
      </w:r>
      <w:r w:rsidR="008C5424" w:rsidRPr="00613A77">
        <w:instrText xml:space="preserve"> ADDIN EN.CITE.DATA </w:instrText>
      </w:r>
      <w:r w:rsidR="008C5424" w:rsidRPr="00613A77">
        <w:fldChar w:fldCharType="end"/>
      </w:r>
      <w:r w:rsidR="00200009" w:rsidRPr="00613A77">
        <w:fldChar w:fldCharType="separate"/>
      </w:r>
      <w:r w:rsidR="008C5424" w:rsidRPr="00613A77">
        <w:rPr>
          <w:noProof/>
          <w:vertAlign w:val="superscript"/>
        </w:rPr>
        <w:t>10,15</w:t>
      </w:r>
      <w:r w:rsidR="00200009" w:rsidRPr="00613A77">
        <w:fldChar w:fldCharType="end"/>
      </w:r>
      <w:r w:rsidRPr="00613A77">
        <w:t xml:space="preserve">, increased tolerance to antimicrobials </w:t>
      </w:r>
      <w:r w:rsidR="00D73CD5" w:rsidRPr="00613A77">
        <w:fldChar w:fldCharType="begin"/>
      </w:r>
      <w:r w:rsidR="008C5424" w:rsidRPr="00613A77">
        <w:instrText xml:space="preserve"> ADDIN EN.CITE &lt;EndNote&gt;&lt;Cite&gt;&lt;Author&gt;Drenkard&lt;/Author&gt;&lt;Year&gt;2002&lt;/Year&gt;&lt;RecNum&gt;279&lt;/RecNum&gt;&lt;DisplayText&gt;&lt;style face="superscript"&gt;16&lt;/style&gt;&lt;/DisplayText&gt;&lt;record&gt;&lt;rec-number&gt;279&lt;/rec-number&gt;&lt;foreign-keys&gt;&lt;key app="EN" db-id="xp9s5rfstexpwceaa9gxaf9ow0tr2v22eded" timestamp="1467373155"&gt;279&lt;/key&gt;&lt;/foreign-keys&gt;&lt;ref-type name="Journal Article"&gt;17&lt;/ref-type&gt;&lt;contributors&gt;&lt;authors&gt;&lt;author&gt;Drenkard, Eliana&lt;/author&gt;&lt;author&gt;Ausubel, Frederick M&lt;/author&gt;&lt;/authors&gt;&lt;/contributors&gt;&lt;titles&gt;&lt;title&gt;Pseudomonas biofilm formation and antibiotic resistance are linked to phenotypic variation&lt;/title&gt;&lt;secondary-title&gt;Nature&lt;/secondary-title&gt;&lt;/titles&gt;&lt;periodical&gt;&lt;full-title&gt;Nature&lt;/full-title&gt;&lt;/periodical&gt;&lt;pages&gt;740-743&lt;/pages&gt;&lt;volume&gt;416&lt;/volume&gt;&lt;number&gt;6882&lt;/number&gt;&lt;dates&gt;&lt;year&gt;2002&lt;/year&gt;&lt;/dates&gt;&lt;isbn&gt;0028-0836&lt;/isbn&gt;&lt;urls&gt;&lt;/urls&gt;&lt;/record&gt;&lt;/Cite&gt;&lt;/EndNote&gt;</w:instrText>
      </w:r>
      <w:r w:rsidR="00D73CD5" w:rsidRPr="00613A77">
        <w:fldChar w:fldCharType="separate"/>
      </w:r>
      <w:r w:rsidR="008C5424" w:rsidRPr="00613A77">
        <w:rPr>
          <w:noProof/>
          <w:vertAlign w:val="superscript"/>
        </w:rPr>
        <w:t>16</w:t>
      </w:r>
      <w:r w:rsidR="00D73CD5" w:rsidRPr="00613A77">
        <w:fldChar w:fldCharType="end"/>
      </w:r>
      <w:r w:rsidR="00D73CD5" w:rsidRPr="00613A77">
        <w:t xml:space="preserve"> </w:t>
      </w:r>
      <w:r w:rsidRPr="00613A77">
        <w:t xml:space="preserve">and evasion of the host immune system </w:t>
      </w:r>
      <w:r w:rsidR="00D73CD5" w:rsidRPr="00613A77">
        <w:fldChar w:fldCharType="begin">
          <w:fldData xml:space="preserve">PEVuZE5vdGU+PENpdGU+PEF1dGhvcj5MZWlkPC9BdXRob3I+PFllYXI+MjAwNTwvWWVhcj48UmVj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</w:fldData>
        </w:fldChar>
      </w:r>
      <w:r w:rsidR="008C5424" w:rsidRPr="00613A77">
        <w:instrText xml:space="preserve"> ADDIN EN.CITE </w:instrText>
      </w:r>
      <w:r w:rsidR="008C5424" w:rsidRPr="00613A77">
        <w:fldChar w:fldCharType="begin">
          <w:fldData xml:space="preserve">PEVuZE5vdGU+PENpdGU+PEF1dGhvcj5MZWlkPC9BdXRob3I+PFllYXI+MjAwNTwvWWVhcj48UmVj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</w:fldData>
        </w:fldChar>
      </w:r>
      <w:r w:rsidR="008C5424" w:rsidRPr="00613A77">
        <w:instrText xml:space="preserve"> ADDIN EN.CITE.DATA </w:instrText>
      </w:r>
      <w:r w:rsidR="008C5424" w:rsidRPr="00613A77">
        <w:fldChar w:fldCharType="end"/>
      </w:r>
      <w:r w:rsidR="00D73CD5" w:rsidRPr="00613A77">
        <w:fldChar w:fldCharType="separate"/>
      </w:r>
      <w:r w:rsidR="008C5424" w:rsidRPr="00613A77">
        <w:rPr>
          <w:noProof/>
          <w:vertAlign w:val="superscript"/>
        </w:rPr>
        <w:t>17,18</w:t>
      </w:r>
      <w:r w:rsidR="00D73CD5" w:rsidRPr="00613A77">
        <w:fldChar w:fldCharType="end"/>
      </w:r>
      <w:r w:rsidRPr="00613A77">
        <w:t xml:space="preserve"> have been well documented for these variants. In recent years biofilm viscoelasticity has also been implicated in facilitating bacterial persistence during an infection </w:t>
      </w:r>
      <w:r w:rsidR="00580E75" w:rsidRPr="00613A77">
        <w:fldChar w:fldCharType="begin"/>
      </w:r>
      <w:r w:rsidR="008C5424" w:rsidRPr="00613A77">
        <w:instrText xml:space="preserve"> ADDIN EN.CITE &lt;EndNote&gt;&lt;Cite&gt;&lt;Author&gt;Peterson&lt;/Author&gt;&lt;Year&gt;2015&lt;/Year&gt;&lt;RecNum&gt;1110&lt;/RecNum&gt;&lt;DisplayText&gt;&lt;style face="superscript"&gt;19&lt;/style&gt;&lt;/DisplayText&gt;&lt;record&gt;&lt;rec-number&gt;1110&lt;/rec-number&gt;&lt;foreign-keys&gt;&lt;key app="EN" db-id="xp9s5rfstexpwceaa9gxaf9ow0tr2v22eded" timestamp="1518457621"&gt;1110&lt;/key&gt;&lt;/foreign-keys&gt;&lt;ref-type name="Journal Article"&gt;17&lt;/ref-type&gt;&lt;contributors&gt;&lt;authors&gt;&lt;author&gt;Peterson, Brandon W&lt;/author&gt;&lt;author&gt;He, Yan&lt;/author&gt;&lt;author&gt;Ren, Yijin&lt;/author&gt;&lt;author&gt;Zerdoum, Aidan&lt;/author&gt;&lt;author&gt;Libera, Matthew R&lt;/author&gt;&lt;author&gt;Sharma, Prashant K&lt;/author&gt;&lt;author&gt;Van Winkelhoff, Arie-Jan&lt;/author&gt;&lt;author&gt;Neut, Danielle&lt;/author&gt;&lt;author&gt;Stoodley, Paul&lt;/author&gt;&lt;author&gt;Van Der Mei, Henny C&lt;/author&gt;&lt;/authors&gt;&lt;/contributors&gt;&lt;titles&gt;&lt;title&gt;Viscoelasticity of biofilms and their recalcitrance to mechanical and chemical challenges&lt;/title&gt;&lt;secondary-title&gt;FEMS microbiology reviews&lt;/secondary-title&gt;&lt;/titles&gt;&lt;periodical&gt;&lt;full-title&gt;FEMS Microbiol Rev&lt;/full-title&gt;&lt;abbr-1&gt;FEMS microbiology reviews&lt;/abbr-1&gt;&lt;/periodical&gt;&lt;pages&gt;234-245&lt;/pages&gt;&lt;volume&gt;39&lt;/volume&gt;&lt;number&gt;2&lt;/number&gt;&lt;dates&gt;&lt;year&gt;2015&lt;/year&gt;&lt;/dates&gt;&lt;isbn&gt;1574-6976&lt;/isbn&gt;&lt;urls&gt;&lt;/urls&gt;&lt;/record&gt;&lt;/Cite&gt;&lt;/EndNote&gt;</w:instrText>
      </w:r>
      <w:r w:rsidR="00580E75" w:rsidRPr="00613A77">
        <w:fldChar w:fldCharType="separate"/>
      </w:r>
      <w:r w:rsidR="008C5424" w:rsidRPr="00613A77">
        <w:rPr>
          <w:noProof/>
          <w:vertAlign w:val="superscript"/>
        </w:rPr>
        <w:t>19</w:t>
      </w:r>
      <w:r w:rsidR="00580E75" w:rsidRPr="00613A77">
        <w:fldChar w:fldCharType="end"/>
      </w:r>
      <w:r w:rsidR="00580E75" w:rsidRPr="00613A77">
        <w:t xml:space="preserve">. </w:t>
      </w:r>
      <w:r w:rsidRPr="00613A77">
        <w:t xml:space="preserve">How changes to the EPS of </w:t>
      </w:r>
      <w:r w:rsidRPr="00613A77">
        <w:rPr>
          <w:i/>
        </w:rPr>
        <w:t>P. aeruginosa</w:t>
      </w:r>
      <w:r w:rsidRPr="00613A77">
        <w:t xml:space="preserve"> biofilms influences biofilm viscoelasticity is a growing area in the field of biofilm </w:t>
      </w:r>
      <w:r w:rsidRPr="00613A77">
        <w:lastRenderedPageBreak/>
        <w:t xml:space="preserve">research. Furthermore it is unclear if changes in biofilm viscoelasticity afford any advantages to the community in an infection.   </w:t>
      </w:r>
    </w:p>
    <w:p w14:paraId="67D1C25E" w14:textId="77777777" w:rsidR="00FC6455" w:rsidRPr="00613A77" w:rsidRDefault="00FC6455" w:rsidP="00761A04">
      <w:pPr>
        <w:jc w:val="left"/>
      </w:pPr>
    </w:p>
    <w:p w14:paraId="751A83AF" w14:textId="1D6F6C69" w:rsidR="00FC6455" w:rsidRPr="00613A77" w:rsidRDefault="00FC6455" w:rsidP="00761A04">
      <w:pPr>
        <w:jc w:val="left"/>
      </w:pPr>
      <w:r w:rsidRPr="00613A77">
        <w:t xml:space="preserve">In contrast, changes in mucus viscoelasticity clearly impact the level of clearance from the lung, by both mucociliary and cough mechanisms. In healthy individuals mucociliary clearance is the primary mechanism, whereby cycles of cilia beating drive mucus to the pharynx </w:t>
      </w:r>
      <w:r w:rsidR="0023036C" w:rsidRPr="00613A77">
        <w:fldChar w:fldCharType="begin"/>
      </w:r>
      <w:r w:rsidR="008C5424" w:rsidRPr="00613A77">
        <w:instrText xml:space="preserve"> ADDIN EN.CITE &lt;EndNote&gt;&lt;Cite&gt;&lt;Author&gt;Marriott&lt;/Author&gt;&lt;Year&gt;1990&lt;/Year&gt;&lt;RecNum&gt;631&lt;/RecNum&gt;&lt;DisplayText&gt;&lt;style face="superscript"&gt;20&lt;/style&gt;&lt;/DisplayText&gt;&lt;record&gt;&lt;rec-number&gt;631&lt;/rec-number&gt;&lt;foreign-keys&gt;&lt;key app="EN" db-id="xp9s5rfstexpwceaa9gxaf9ow0tr2v22eded" timestamp="1491255179"&gt;631&lt;/key&gt;&lt;/foreign-keys&gt;&lt;ref-type name="Journal Article"&gt;17&lt;/ref-type&gt;&lt;contributors&gt;&lt;authors&gt;&lt;author&gt;Marriott, C.&lt;/author&gt;&lt;/authors&gt;&lt;/contributors&gt;&lt;titles&gt;&lt;title&gt;Mucus and mucociliary clearance in the respiratory tract&lt;/title&gt;&lt;secondary-title&gt;Advanced Drug Delivery Reviews&lt;/secondary-title&gt;&lt;/titles&gt;&lt;periodical&gt;&lt;full-title&gt;Adv Drug Deliv Rev&lt;/full-title&gt;&lt;abbr-1&gt;Advanced drug delivery reviews&lt;/abbr-1&gt;&lt;/periodical&gt;&lt;pages&gt;19-35&lt;/pages&gt;&lt;volume&gt;5&lt;/volume&gt;&lt;number&gt;1–2&lt;/number&gt;&lt;keywords&gt;&lt;keyword&gt;Drug - mucociliary clearance&lt;/keyword&gt;&lt;keyword&gt;Mucus - cellular origin&lt;/keyword&gt;&lt;keyword&gt;Mucus - property&lt;/keyword&gt;&lt;keyword&gt;Mucus secretion&lt;/keyword&gt;&lt;/keywords&gt;&lt;dates&gt;&lt;year&gt;1990&lt;/year&gt;&lt;pub-dates&gt;&lt;date&gt;5//&lt;/date&gt;&lt;/pub-dates&gt;&lt;/dates&gt;&lt;isbn&gt;0169-409X&lt;/isbn&gt;&lt;urls&gt;&lt;related-urls&gt;&lt;url&gt;http://www.sciencedirect.com/science/article/pii/0169409X9090005D&lt;/url&gt;&lt;/related-urls&gt;&lt;/urls&gt;&lt;electronic-resource-num&gt;10.1016/0169-409X(90)90005-D&lt;/electronic-resource-num&gt;&lt;access-date&gt;1990/8//&lt;/access-date&gt;&lt;/record&gt;&lt;/Cite&gt;&lt;/EndNote&gt;</w:instrText>
      </w:r>
      <w:r w:rsidR="0023036C" w:rsidRPr="00613A77">
        <w:fldChar w:fldCharType="separate"/>
      </w:r>
      <w:r w:rsidR="008C5424" w:rsidRPr="00613A77">
        <w:rPr>
          <w:noProof/>
          <w:vertAlign w:val="superscript"/>
        </w:rPr>
        <w:t>20</w:t>
      </w:r>
      <w:r w:rsidR="0023036C" w:rsidRPr="00613A77">
        <w:fldChar w:fldCharType="end"/>
      </w:r>
      <w:r w:rsidRPr="00613A77">
        <w:t xml:space="preserve">. In diseased lung states, such as CF, mucus hypersecretion and changes in mucus viscoelasticity impair mucociliary clearance.  For these conditions, mucus is predominately expelled by cough clearance </w:t>
      </w:r>
      <w:r w:rsidR="0023036C" w:rsidRPr="00613A77">
        <w:fldChar w:fldCharType="begin"/>
      </w:r>
      <w:r w:rsidR="008C5424" w:rsidRPr="00613A77">
        <w:instrText xml:space="preserve"> ADDIN EN.CITE &lt;EndNote&gt;&lt;Cite&gt;&lt;Author&gt;Marriott&lt;/Author&gt;&lt;Year&gt;1990&lt;/Year&gt;&lt;RecNum&gt;631&lt;/RecNum&gt;&lt;DisplayText&gt;&lt;style face="superscript"&gt;20&lt;/style&gt;&lt;/DisplayText&gt;&lt;record&gt;&lt;rec-number&gt;631&lt;/rec-number&gt;&lt;foreign-keys&gt;&lt;key app="EN" db-id="xp9s5rfstexpwceaa9gxaf9ow0tr2v22eded" timestamp="1491255179"&gt;631&lt;/key&gt;&lt;/foreign-keys&gt;&lt;ref-type name="Journal Article"&gt;17&lt;/ref-type&gt;&lt;contributors&gt;&lt;authors&gt;&lt;author&gt;Marriott, C.&lt;/author&gt;&lt;/authors&gt;&lt;/contributors&gt;&lt;titles&gt;&lt;title&gt;Mucus and mucociliary clearance in the respiratory tract&lt;/title&gt;&lt;secondary-title&gt;Advanced Drug Delivery Reviews&lt;/secondary-title&gt;&lt;/titles&gt;&lt;periodical&gt;&lt;full-title&gt;Adv Drug Deliv Rev&lt;/full-title&gt;&lt;abbr-1&gt;Advanced drug delivery reviews&lt;/abbr-1&gt;&lt;/periodical&gt;&lt;pages&gt;19-35&lt;/pages&gt;&lt;volume&gt;5&lt;/volume&gt;&lt;number&gt;1–2&lt;/number&gt;&lt;keywords&gt;&lt;keyword&gt;Drug - mucociliary clearance&lt;/keyword&gt;&lt;keyword&gt;Mucus - cellular origin&lt;/keyword&gt;&lt;keyword&gt;Mucus - property&lt;/keyword&gt;&lt;keyword&gt;Mucus secretion&lt;/keyword&gt;&lt;/keywords&gt;&lt;dates&gt;&lt;year&gt;1990&lt;/year&gt;&lt;pub-dates&gt;&lt;date&gt;5//&lt;/date&gt;&lt;/pub-dates&gt;&lt;/dates&gt;&lt;isbn&gt;0169-409X&lt;/isbn&gt;&lt;urls&gt;&lt;related-urls&gt;&lt;url&gt;http://www.sciencedirect.com/science/article/pii/0169409X9090005D&lt;/url&gt;&lt;/related-urls&gt;&lt;/urls&gt;&lt;electronic-resource-num&gt;10.1016/0169-409X(90)90005-D&lt;/electronic-resource-num&gt;&lt;access-date&gt;1990/8//&lt;/access-date&gt;&lt;/record&gt;&lt;/Cite&gt;&lt;/EndNote&gt;</w:instrText>
      </w:r>
      <w:r w:rsidR="0023036C" w:rsidRPr="00613A77">
        <w:fldChar w:fldCharType="separate"/>
      </w:r>
      <w:r w:rsidR="008C5424" w:rsidRPr="00613A77">
        <w:rPr>
          <w:noProof/>
          <w:vertAlign w:val="superscript"/>
        </w:rPr>
        <w:t>20</w:t>
      </w:r>
      <w:r w:rsidR="0023036C" w:rsidRPr="00613A77">
        <w:fldChar w:fldCharType="end"/>
      </w:r>
      <w:r w:rsidRPr="00613A77">
        <w:t xml:space="preserve">, where a burst of high-velocity air drives mucus into the larger airways </w:t>
      </w:r>
      <w:r w:rsidR="0023036C" w:rsidRPr="00613A77">
        <w:fldChar w:fldCharType="begin"/>
      </w:r>
      <w:r w:rsidR="008C5424" w:rsidRPr="00613A77">
        <w:instrText xml:space="preserve"> ADDIN EN.CITE &lt;EndNote&gt;&lt;Cite&gt;&lt;Author&gt;Chang&lt;/Author&gt;&lt;Year&gt;2006&lt;/Year&gt;&lt;RecNum&gt;633&lt;/RecNum&gt;&lt;DisplayText&gt;&lt;style face="superscript"&gt;21&lt;/style&gt;&lt;/DisplayText&gt;&lt;record&gt;&lt;rec-number&gt;633&lt;/rec-number&gt;&lt;foreign-keys&gt;&lt;key app="EN" db-id="xp9s5rfstexpwceaa9gxaf9ow0tr2v22eded" timestamp="1491255179"&gt;633&lt;/key&gt;&lt;/foreign-keys&gt;&lt;ref-type name="Journal Article"&gt;17&lt;/ref-type&gt;&lt;contributors&gt;&lt;authors&gt;&lt;author&gt;Chang, Anne B.&lt;/author&gt;&lt;/authors&gt;&lt;/contributors&gt;&lt;titles&gt;&lt;title&gt;The physiology of cough&lt;/title&gt;&lt;secondary-title&gt;Paediatric Respiratory Reviews&lt;/secondary-title&gt;&lt;/titles&gt;&lt;periodical&gt;&lt;full-title&gt;Paediatr Respir Rev&lt;/full-title&gt;&lt;abbr-1&gt;Paediatric respiratory reviews&lt;/abbr-1&gt;&lt;/periodical&gt;&lt;pages&gt;2-8&lt;/pages&gt;&lt;volume&gt;7&lt;/volume&gt;&lt;number&gt;1&lt;/number&gt;&lt;keywords&gt;&lt;keyword&gt;cough&lt;/keyword&gt;&lt;keyword&gt;physiology&lt;/keyword&gt;&lt;keyword&gt;children&lt;/keyword&gt;&lt;/keywords&gt;&lt;dates&gt;&lt;year&gt;2006&lt;/year&gt;&lt;pub-dates&gt;&lt;date&gt;3//&lt;/date&gt;&lt;/pub-dates&gt;&lt;/dates&gt;&lt;isbn&gt;1526-0542&lt;/isbn&gt;&lt;urls&gt;&lt;related-urls&gt;&lt;url&gt;http://www.sciencedirect.com/science/article/pii/S1526054205001107&lt;/url&gt;&lt;url&gt;http://ac.els-cdn.com/S1526054205001107/1-s2.0-S1526054205001107-main.pdf?_tid=677b5ca0-18b5-11e7-bef0-00000aab0f6c&amp;amp;acdnat=1491255486_bab765a72194553d6683fe969dfc7b78&lt;/url&gt;&lt;/related-urls&gt;&lt;/urls&gt;&lt;electronic-resource-num&gt;10.1016/j.prrv.2005.11.009&lt;/electronic-resource-num&gt;&lt;/record&gt;&lt;/Cite&gt;&lt;/EndNote&gt;</w:instrText>
      </w:r>
      <w:r w:rsidR="0023036C" w:rsidRPr="00613A77">
        <w:fldChar w:fldCharType="separate"/>
      </w:r>
      <w:r w:rsidR="008C5424" w:rsidRPr="00613A77">
        <w:rPr>
          <w:noProof/>
          <w:vertAlign w:val="superscript"/>
        </w:rPr>
        <w:t>21</w:t>
      </w:r>
      <w:r w:rsidR="0023036C" w:rsidRPr="00613A77">
        <w:fldChar w:fldCharType="end"/>
      </w:r>
      <w:r w:rsidR="0023036C" w:rsidRPr="00613A77">
        <w:t xml:space="preserve">. </w:t>
      </w:r>
    </w:p>
    <w:p w14:paraId="153AD43A" w14:textId="77777777" w:rsidR="00FC6455" w:rsidRPr="00613A77" w:rsidRDefault="00FC6455" w:rsidP="00761A04">
      <w:pPr>
        <w:jc w:val="left"/>
      </w:pPr>
    </w:p>
    <w:p w14:paraId="0CEC6E18" w14:textId="27DE4523" w:rsidR="00FC6455" w:rsidRPr="00613A77" w:rsidRDefault="00FC6455" w:rsidP="00761A04">
      <w:pPr>
        <w:jc w:val="left"/>
      </w:pPr>
      <w:r w:rsidRPr="00613A77">
        <w:t xml:space="preserve">Theoretical </w:t>
      </w:r>
      <w:r w:rsidRPr="00613A77">
        <w:rPr>
          <w:u w:val="single"/>
        </w:rPr>
        <w:t>m</w:t>
      </w:r>
      <w:r w:rsidRPr="00613A77">
        <w:t xml:space="preserve">ucociliary- and </w:t>
      </w:r>
      <w:r w:rsidRPr="00613A77">
        <w:rPr>
          <w:u w:val="single"/>
        </w:rPr>
        <w:t>c</w:t>
      </w:r>
      <w:r w:rsidRPr="00613A77">
        <w:t>ough-</w:t>
      </w:r>
      <w:r w:rsidRPr="00613A77">
        <w:rPr>
          <w:u w:val="single"/>
        </w:rPr>
        <w:t>c</w:t>
      </w:r>
      <w:r w:rsidRPr="00613A77">
        <w:t xml:space="preserve">learance indices (MCI and CCI respectively) have been determined for sputum (expectorated mucus), derived from </w:t>
      </w:r>
      <w:r w:rsidRPr="00613A77">
        <w:rPr>
          <w:i/>
        </w:rPr>
        <w:t>in vitro</w:t>
      </w:r>
      <w:r w:rsidRPr="00613A77">
        <w:t xml:space="preserve"> lung clearance models </w:t>
      </w:r>
      <w:r w:rsidR="00674A0F" w:rsidRPr="00613A77">
        <w:fldChar w:fldCharType="begin"/>
      </w:r>
      <w:r w:rsidR="008C5424" w:rsidRPr="00613A77">
        <w:instrText xml:space="preserve"> ADDIN EN.CITE &lt;EndNote&gt;&lt;Cite&gt;&lt;Author&gt;King&lt;/Author&gt;&lt;Year&gt;1980&lt;/Year&gt;&lt;RecNum&gt;544&lt;/RecNum&gt;&lt;DisplayText&gt;&lt;style face="superscript"&gt;22,23&lt;/style&gt;&lt;/DisplayText&gt;&lt;record&gt;&lt;rec-number&gt;544&lt;/rec-number&gt;&lt;foreign-keys&gt;&lt;key app="EN" db-id="xp9s5rfstexpwceaa9gxaf9ow0tr2v22eded" timestamp="1489089244"&gt;544&lt;/key&gt;&lt;/foreign-keys&gt;&lt;ref-type name="Journal Article"&gt;17&lt;/ref-type&gt;&lt;contributors&gt;&lt;authors&gt;&lt;author&gt;King, M&lt;/author&gt;&lt;/authors&gt;&lt;/contributors&gt;&lt;titles&gt;&lt;title&gt;Relationship between mucus viscoelasticity and ciliary transport in guaran gel/frog palate model system&lt;/title&gt;&lt;secondary-title&gt;Biorheology&lt;/secondary-title&gt;&lt;/titles&gt;&lt;periodical&gt;&lt;full-title&gt;Biorheology&lt;/full-title&gt;&lt;abbr-1&gt;Biorheology&lt;/abbr-1&gt;&lt;/periodical&gt;&lt;pages&gt;249&lt;/pages&gt;&lt;volume&gt;17&lt;/volume&gt;&lt;number&gt;3&lt;/number&gt;&lt;dates&gt;&lt;year&gt;1980&lt;/year&gt;&lt;/dates&gt;&lt;isbn&gt;0006-355X&lt;/isbn&gt;&lt;urls&gt;&lt;/urls&gt;&lt;/record&gt;&lt;/Cite&gt;&lt;Cite&gt;&lt;Author&gt;King&lt;/Author&gt;&lt;Year&gt;1985&lt;/Year&gt;&lt;RecNum&gt;542&lt;/RecNum&gt;&lt;record&gt;&lt;rec-number&gt;542&lt;/rec-number&gt;&lt;foreign-keys&gt;&lt;key app="EN" db-id="xp9s5rfstexpwceaa9gxaf9ow0tr2v22eded" timestamp="1489087267"&gt;542&lt;/key&gt;&lt;/foreign-keys&gt;&lt;ref-type name="Journal Article"&gt;17&lt;/ref-type&gt;&lt;contributors&gt;&lt;authors&gt;&lt;author&gt;King, MALCOLM&lt;/author&gt;&lt;author&gt;Brock, GERALD&lt;/author&gt;&lt;author&gt;Lundell, CHRISTINE&lt;/author&gt;&lt;/authors&gt;&lt;/contributors&gt;&lt;titles&gt;&lt;title&gt;Clearance of mucus by simulated cough&lt;/title&gt;&lt;secondary-title&gt;Journal of Applied Physiology&lt;/secondary-title&gt;&lt;/titles&gt;&lt;periodical&gt;&lt;full-title&gt;Journal of Applied Physiology&lt;/full-title&gt;&lt;/periodical&gt;&lt;pages&gt;1776-1782&lt;/pages&gt;&lt;volume&gt;58&lt;/volume&gt;&lt;number&gt;6&lt;/number&gt;&lt;dates&gt;&lt;year&gt;1985&lt;/year&gt;&lt;/dates&gt;&lt;isbn&gt;8750-7587&lt;/isbn&gt;&lt;urls&gt;&lt;/urls&gt;&lt;/record&gt;&lt;/Cite&gt;&lt;/EndNote&gt;</w:instrText>
      </w:r>
      <w:r w:rsidR="00674A0F" w:rsidRPr="00613A77">
        <w:fldChar w:fldCharType="separate"/>
      </w:r>
      <w:r w:rsidR="008C5424" w:rsidRPr="00613A77">
        <w:rPr>
          <w:noProof/>
          <w:vertAlign w:val="superscript"/>
        </w:rPr>
        <w:t>22,23</w:t>
      </w:r>
      <w:r w:rsidR="00674A0F" w:rsidRPr="00613A77">
        <w:fldChar w:fldCharType="end"/>
      </w:r>
      <w:r w:rsidRPr="00613A77">
        <w:t xml:space="preserve">. These indices correlate sputum viscoelasticity to predicted levels of clearance from the lung. </w:t>
      </w:r>
      <w:r w:rsidRPr="00613A77">
        <w:rPr>
          <w:rFonts w:cs="Times New Roman"/>
        </w:rPr>
        <w:t xml:space="preserve">The MCI predicts that mucus elasticity correlates with mucociliary clearance </w:t>
      </w:r>
      <w:r w:rsidR="00674A0F" w:rsidRPr="00613A77">
        <w:rPr>
          <w:rFonts w:cs="Times New Roman"/>
        </w:rPr>
        <w:fldChar w:fldCharType="begin"/>
      </w:r>
      <w:r w:rsidR="008C5424" w:rsidRPr="00613A77">
        <w:rPr>
          <w:rFonts w:cs="Times New Roman"/>
        </w:rPr>
        <w:instrText xml:space="preserve"> ADDIN EN.CITE &lt;EndNote&gt;&lt;Cite&gt;&lt;Author&gt;King&lt;/Author&gt;&lt;Year&gt;1980&lt;/Year&gt;&lt;RecNum&gt;544&lt;/RecNum&gt;&lt;DisplayText&gt;&lt;style face="superscript"&gt;22&lt;/style&gt;&lt;/DisplayText&gt;&lt;record&gt;&lt;rec-number&gt;544&lt;/rec-number&gt;&lt;foreign-keys&gt;&lt;key app="EN" db-id="xp9s5rfstexpwceaa9gxaf9ow0tr2v22eded" timestamp="1489089244"&gt;544&lt;/key&gt;&lt;/foreign-keys&gt;&lt;ref-type name="Journal Article"&gt;17&lt;/ref-type&gt;&lt;contributors&gt;&lt;authors&gt;&lt;author&gt;King, M&lt;/author&gt;&lt;/authors&gt;&lt;/contributors&gt;&lt;titles&gt;&lt;title&gt;Relationship between mucus viscoelasticity and ciliary transport in guaran gel/frog palate model system&lt;/title&gt;&lt;secondary-title&gt;Biorheology&lt;/secondary-title&gt;&lt;/titles&gt;&lt;periodical&gt;&lt;full-title&gt;Biorheology&lt;/full-title&gt;&lt;abbr-1&gt;Biorheology&lt;/abbr-1&gt;&lt;/periodical&gt;&lt;pages&gt;249&lt;/pages&gt;&lt;volume&gt;17&lt;/volume&gt;&lt;number&gt;3&lt;/number&gt;&lt;dates&gt;&lt;year&gt;1980&lt;/year&gt;&lt;/dates&gt;&lt;isbn&gt;0006-355X&lt;/isbn&gt;&lt;urls&gt;&lt;/urls&gt;&lt;/record&gt;&lt;/Cite&gt;&lt;/EndNote&gt;</w:instrText>
      </w:r>
      <w:r w:rsidR="00674A0F" w:rsidRPr="00613A77">
        <w:rPr>
          <w:rFonts w:cs="Times New Roman"/>
        </w:rPr>
        <w:fldChar w:fldCharType="separate"/>
      </w:r>
      <w:r w:rsidR="008C5424" w:rsidRPr="00613A77">
        <w:rPr>
          <w:rFonts w:cs="Times New Roman"/>
          <w:noProof/>
          <w:vertAlign w:val="superscript"/>
        </w:rPr>
        <w:t>22</w:t>
      </w:r>
      <w:r w:rsidR="00674A0F" w:rsidRPr="00613A77">
        <w:rPr>
          <w:rFonts w:cs="Times New Roman"/>
        </w:rPr>
        <w:fldChar w:fldCharType="end"/>
      </w:r>
      <w:r w:rsidRPr="00613A77">
        <w:rPr>
          <w:rFonts w:cs="Times New Roman"/>
        </w:rPr>
        <w:t xml:space="preserve">. Prior studies proposed that </w:t>
      </w:r>
      <w:r w:rsidRPr="00613A77">
        <w:t xml:space="preserve">mucus elasticity promotes the transfer of energy from cilia, while increased viscosity prevents the movement of cilia through mucus </w:t>
      </w:r>
      <w:r w:rsidR="008C0827" w:rsidRPr="00613A77">
        <w:fldChar w:fldCharType="begin"/>
      </w:r>
      <w:r w:rsidR="008C5424" w:rsidRPr="00613A77">
        <w:instrText xml:space="preserve"> ADDIN EN.CITE &lt;EndNote&gt;&lt;Cite&gt;&lt;Author&gt;Voynow&lt;/Author&gt;&lt;Year&gt;2009&lt;/Year&gt;&lt;RecNum&gt;645&lt;/RecNum&gt;&lt;DisplayText&gt;&lt;style face="superscript"&gt;24&lt;/style&gt;&lt;/DisplayText&gt;&lt;record&gt;&lt;rec-number&gt;645&lt;/rec-number&gt;&lt;foreign-keys&gt;&lt;key app="EN" db-id="xp9s5rfstexpwceaa9gxaf9ow0tr2v22eded" timestamp="1491255179"&gt;645&lt;/key&gt;&lt;/foreign-keys&gt;&lt;ref-type name="Journal Article"&gt;17&lt;/ref-type&gt;&lt;contributors&gt;&lt;authors&gt;&lt;author&gt;Voynow, Judith A.&lt;/author&gt;&lt;author&gt;Rubin, Bruce K.&lt;/author&gt;&lt;/authors&gt;&lt;/contributors&gt;&lt;titles&gt;&lt;title&gt;Mucins, Mucus, and Sputum&lt;/title&gt;&lt;secondary-title&gt;Chest&lt;/secondary-title&gt;&lt;/titles&gt;&lt;periodical&gt;&lt;full-title&gt;Chest&lt;/full-title&gt;&lt;abbr-1&gt;Chest&lt;/abbr-1&gt;&lt;/periodical&gt;&lt;pages&gt;505-512&lt;/pages&gt;&lt;volume&gt;135&lt;/volume&gt;&lt;number&gt;2&lt;/number&gt;&lt;keywords&gt;&lt;keyword&gt;asthma&lt;/keyword&gt;&lt;keyword&gt;chronic bronchitis&lt;/keyword&gt;&lt;keyword&gt;cystic fibrosis&lt;/keyword&gt;&lt;keyword&gt;mucins&lt;/keyword&gt;&lt;keyword&gt;mucociliary clearance&lt;/keyword&gt;&lt;keyword&gt;mucus&lt;/keyword&gt;&lt;keyword&gt;sputum&lt;/keyword&gt;&lt;/keywords&gt;&lt;dates&gt;&lt;year&gt;2009&lt;/year&gt;&lt;pub-dates&gt;&lt;date&gt;2//&lt;/date&gt;&lt;/pub-dates&gt;&lt;/dates&gt;&lt;isbn&gt;0012-3692&lt;/isbn&gt;&lt;urls&gt;&lt;related-urls&gt;&lt;url&gt;http://www.sciencedirect.com/science/article/pii/S0012369209601422&lt;/url&gt;&lt;url&gt;http://ac.els-cdn.com/S0012369209601422/1-s2.0-S0012369209601422-main.pdf?_tid=aa1bff1a-18b5-11e7-95ba-00000aab0f27&amp;amp;acdnat=1491255598_105b1da954237aa398c6b9dd104f7254&lt;/url&gt;&lt;/related-urls&gt;&lt;/urls&gt;&lt;electronic-resource-num&gt;10.1378/chest.08-0412&lt;/electronic-resource-num&gt;&lt;/record&gt;&lt;/Cite&gt;&lt;/EndNote&gt;</w:instrText>
      </w:r>
      <w:r w:rsidR="008C0827" w:rsidRPr="00613A77">
        <w:fldChar w:fldCharType="separate"/>
      </w:r>
      <w:r w:rsidR="008C5424" w:rsidRPr="00613A77">
        <w:rPr>
          <w:noProof/>
          <w:vertAlign w:val="superscript"/>
        </w:rPr>
        <w:t>24</w:t>
      </w:r>
      <w:r w:rsidR="008C0827" w:rsidRPr="00613A77">
        <w:fldChar w:fldCharType="end"/>
      </w:r>
      <w:r w:rsidRPr="00613A77">
        <w:t xml:space="preserve">. </w:t>
      </w:r>
      <w:r w:rsidRPr="00613A77">
        <w:rPr>
          <w:rFonts w:cs="Times New Roman"/>
        </w:rPr>
        <w:t xml:space="preserve">In contrast, the CCI predicts that mucus viscosity correlates with cough clearance </w:t>
      </w:r>
      <w:r w:rsidR="00A41626" w:rsidRPr="00613A77">
        <w:rPr>
          <w:rFonts w:cs="Times New Roman"/>
        </w:rPr>
        <w:fldChar w:fldCharType="begin"/>
      </w:r>
      <w:r w:rsidR="008C5424" w:rsidRPr="00613A77">
        <w:rPr>
          <w:rFonts w:cs="Times New Roman"/>
        </w:rPr>
        <w:instrText xml:space="preserve"> ADDIN EN.CITE &lt;EndNote&gt;&lt;Cite&gt;&lt;Author&gt;King&lt;/Author&gt;&lt;Year&gt;1986&lt;/Year&gt;&lt;RecNum&gt;543&lt;/RecNum&gt;&lt;DisplayText&gt;&lt;style face="superscript"&gt;25&lt;/style&gt;&lt;/DisplayText&gt;&lt;record&gt;&lt;rec-number&gt;543&lt;/rec-number&gt;&lt;foreign-keys&gt;&lt;key app="EN" db-id="xp9s5rfstexpwceaa9gxaf9ow0tr2v22eded" timestamp="1489089139"&gt;543&lt;/key&gt;&lt;/foreign-keys&gt;&lt;ref-type name="Journal Article"&gt;17&lt;/ref-type&gt;&lt;contributors&gt;&lt;authors&gt;&lt;author&gt;King, M&lt;/author&gt;&lt;/authors&gt;&lt;/contributors&gt;&lt;titles&gt;&lt;title&gt;The role of mucus viscoelasticity in cough clearance&lt;/title&gt;&lt;secondary-title&gt;Biorheology&lt;/secondary-title&gt;&lt;/titles&gt;&lt;periodical&gt;&lt;full-title&gt;Biorheology&lt;/full-title&gt;&lt;abbr-1&gt;Biorheology&lt;/abbr-1&gt;&lt;/periodical&gt;&lt;pages&gt;589-597&lt;/pages&gt;&lt;volume&gt;24&lt;/volume&gt;&lt;number&gt;6&lt;/number&gt;&lt;dates&gt;&lt;year&gt;1986&lt;/year&gt;&lt;/dates&gt;&lt;isbn&gt;0006-355X&lt;/isbn&gt;&lt;urls&gt;&lt;/urls&gt;&lt;/record&gt;&lt;/Cite&gt;&lt;/EndNote&gt;</w:instrText>
      </w:r>
      <w:r w:rsidR="00A41626" w:rsidRPr="00613A77">
        <w:rPr>
          <w:rFonts w:cs="Times New Roman"/>
        </w:rPr>
        <w:fldChar w:fldCharType="separate"/>
      </w:r>
      <w:r w:rsidR="008C5424" w:rsidRPr="00613A77">
        <w:rPr>
          <w:rFonts w:cs="Times New Roman"/>
          <w:noProof/>
          <w:vertAlign w:val="superscript"/>
        </w:rPr>
        <w:t>25</w:t>
      </w:r>
      <w:r w:rsidR="00A41626" w:rsidRPr="00613A77">
        <w:rPr>
          <w:rFonts w:cs="Times New Roman"/>
        </w:rPr>
        <w:fldChar w:fldCharType="end"/>
      </w:r>
      <w:r w:rsidRPr="00613A77">
        <w:rPr>
          <w:rFonts w:cs="Times New Roman"/>
        </w:rPr>
        <w:t xml:space="preserve">. It has been proposed that </w:t>
      </w:r>
      <w:r w:rsidRPr="00613A77">
        <w:t xml:space="preserve">high viscosity allows mucus to remain intact, while low elasticity promotes airflow-mucus interactions by preventing mucus recoil during the burst of high-velocity air </w:t>
      </w:r>
      <w:r w:rsidR="00A41626" w:rsidRPr="00613A77">
        <w:fldChar w:fldCharType="begin"/>
      </w:r>
      <w:r w:rsidR="008C5424" w:rsidRPr="00613A77">
        <w:instrText xml:space="preserve"> ADDIN EN.CITE &lt;EndNote&gt;&lt;Cite&gt;&lt;Author&gt;Voynow&lt;/Author&gt;&lt;Year&gt;2009&lt;/Year&gt;&lt;RecNum&gt;645&lt;/RecNum&gt;&lt;DisplayText&gt;&lt;style face="superscript"&gt;24&lt;/style&gt;&lt;/DisplayText&gt;&lt;record&gt;&lt;rec-number&gt;645&lt;/rec-number&gt;&lt;foreign-keys&gt;&lt;key app="EN" db-id="xp9s5rfstexpwceaa9gxaf9ow0tr2v22eded" timestamp="1491255179"&gt;645&lt;/key&gt;&lt;/foreign-keys&gt;&lt;ref-type name="Journal Article"&gt;17&lt;/ref-type&gt;&lt;contributors&gt;&lt;authors&gt;&lt;author&gt;Voynow, Judith A.&lt;/author&gt;&lt;author&gt;Rubin, Bruce K.&lt;/author&gt;&lt;/authors&gt;&lt;/contributors&gt;&lt;titles&gt;&lt;title&gt;Mucins, Mucus, and Sputum&lt;/title&gt;&lt;secondary-title&gt;Chest&lt;/secondary-title&gt;&lt;/titles&gt;&lt;periodical&gt;&lt;full-title&gt;Chest&lt;/full-title&gt;&lt;abbr-1&gt;Chest&lt;/abbr-1&gt;&lt;/periodical&gt;&lt;pages&gt;505-512&lt;/pages&gt;&lt;volume&gt;135&lt;/volume&gt;&lt;number&gt;2&lt;/number&gt;&lt;keywords&gt;&lt;keyword&gt;asthma&lt;/keyword&gt;&lt;keyword&gt;chronic bronchitis&lt;/keyword&gt;&lt;keyword&gt;cystic fibrosis&lt;/keyword&gt;&lt;keyword&gt;mucins&lt;/keyword&gt;&lt;keyword&gt;mucociliary clearance&lt;/keyword&gt;&lt;keyword&gt;mucus&lt;/keyword&gt;&lt;keyword&gt;sputum&lt;/keyword&gt;&lt;/keywords&gt;&lt;dates&gt;&lt;year&gt;2009&lt;/year&gt;&lt;pub-dates&gt;&lt;date&gt;2//&lt;/date&gt;&lt;/pub-dates&gt;&lt;/dates&gt;&lt;isbn&gt;0012-3692&lt;/isbn&gt;&lt;urls&gt;&lt;related-urls&gt;&lt;url&gt;http://www.sciencedirect.com/science/article/pii/S0012369209601422&lt;/url&gt;&lt;url&gt;http://ac.els-cdn.com/S0012369209601422/1-s2.0-S0012369209601422-main.pdf?_tid=aa1bff1a-18b5-11e7-95ba-00000aab0f27&amp;amp;acdnat=1491255598_105b1da954237aa398c6b9dd104f7254&lt;/url&gt;&lt;/related-urls&gt;&lt;/urls&gt;&lt;electronic-resource-num&gt;10.1378/chest.08-0412&lt;/electronic-resource-num&gt;&lt;/record&gt;&lt;/Cite&gt;&lt;/EndNote&gt;</w:instrText>
      </w:r>
      <w:r w:rsidR="00A41626" w:rsidRPr="00613A77">
        <w:fldChar w:fldCharType="separate"/>
      </w:r>
      <w:r w:rsidR="008C5424" w:rsidRPr="00613A77">
        <w:rPr>
          <w:noProof/>
          <w:vertAlign w:val="superscript"/>
        </w:rPr>
        <w:t>24</w:t>
      </w:r>
      <w:r w:rsidR="00A41626" w:rsidRPr="00613A77">
        <w:fldChar w:fldCharType="end"/>
      </w:r>
      <w:r w:rsidRPr="00613A77">
        <w:t xml:space="preserve">. Therefore mucus viscoelasticity typically favours clearance by one mechanism, as properties that promote mucociliary clearance inhibit cough clearance and visa versa. This indicates that the viscoelasticity of healthy mucus maintains a balance that promotes clearance by both mechanisms </w:t>
      </w:r>
      <w:r w:rsidR="00A41626" w:rsidRPr="00613A77">
        <w:fldChar w:fldCharType="begin">
          <w:fldData xml:space="preserve">PEVuZE5vdGU+PENpdGU+PEF1dGhvcj5LaW5nPC9BdXRob3I+PFllYXI+MTk4NjwvWWVhcj48UmVj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</w:fldData>
        </w:fldChar>
      </w:r>
      <w:r w:rsidR="008C5424" w:rsidRPr="00613A77">
        <w:instrText xml:space="preserve"> ADDIN EN.CITE </w:instrText>
      </w:r>
      <w:r w:rsidR="008C5424" w:rsidRPr="00613A77">
        <w:fldChar w:fldCharType="begin">
          <w:fldData xml:space="preserve">PEVuZE5vdGU+PENpdGU+PEF1dGhvcj5LaW5nPC9BdXRob3I+PFllYXI+MTk4NjwvWWVhcj48UmVj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</w:fldData>
        </w:fldChar>
      </w:r>
      <w:r w:rsidR="008C5424" w:rsidRPr="00613A77">
        <w:instrText xml:space="preserve"> ADDIN EN.CITE.DATA </w:instrText>
      </w:r>
      <w:r w:rsidR="008C5424" w:rsidRPr="00613A77">
        <w:fldChar w:fldCharType="end"/>
      </w:r>
      <w:r w:rsidR="00A41626" w:rsidRPr="00613A77">
        <w:fldChar w:fldCharType="separate"/>
      </w:r>
      <w:r w:rsidR="008C5424" w:rsidRPr="00613A77">
        <w:rPr>
          <w:noProof/>
          <w:vertAlign w:val="superscript"/>
        </w:rPr>
        <w:t>24,25</w:t>
      </w:r>
      <w:r w:rsidR="00A41626" w:rsidRPr="00613A77">
        <w:fldChar w:fldCharType="end"/>
      </w:r>
      <w:r w:rsidRPr="00613A77">
        <w:t>.</w:t>
      </w:r>
    </w:p>
    <w:p w14:paraId="65484AF6" w14:textId="77777777" w:rsidR="00FC6455" w:rsidRPr="00613A77" w:rsidRDefault="00FC6455" w:rsidP="00761A04">
      <w:pPr>
        <w:jc w:val="left"/>
      </w:pPr>
    </w:p>
    <w:p w14:paraId="21709AB5" w14:textId="2D465AEB" w:rsidR="00FC6455" w:rsidRPr="00613A77" w:rsidRDefault="00FC6455" w:rsidP="00761A04">
      <w:pPr>
        <w:jc w:val="left"/>
      </w:pPr>
      <w:r w:rsidRPr="00613A77">
        <w:t xml:space="preserve">We predict that the viscoelasticity of biofilms, similar to mucus, influence their mechanical removal from the lung during infection. Here, we used </w:t>
      </w:r>
      <w:r w:rsidRPr="00613A77">
        <w:rPr>
          <w:rFonts w:cs="Times New Roman"/>
        </w:rPr>
        <w:t>mechanical indentation and shear rheometry</w:t>
      </w:r>
      <w:r w:rsidRPr="00613A77">
        <w:t xml:space="preserve"> to determine how the biophysical properties of </w:t>
      </w:r>
      <w:r w:rsidRPr="00613A77">
        <w:rPr>
          <w:i/>
        </w:rPr>
        <w:t>P. aeruginosa</w:t>
      </w:r>
      <w:r w:rsidRPr="00613A77">
        <w:t xml:space="preserve"> wildtype (WT), mucoid, and RSCV biofilms change overtime and implicate biofilm viscoelasticity to theoretical mucociliary and cough clearance from the lung. </w:t>
      </w:r>
      <w:r w:rsidR="003A505B" w:rsidRPr="00613A77">
        <w:t>We propose that viscoelasticity be included in the virulence factor properties that biofilms possess.</w:t>
      </w:r>
    </w:p>
    <w:p w14:paraId="701A3149" w14:textId="77777777" w:rsidR="00FC6455" w:rsidRPr="00613A77" w:rsidRDefault="00FC6455" w:rsidP="00761A04">
      <w:pPr>
        <w:jc w:val="left"/>
      </w:pPr>
    </w:p>
    <w:p w14:paraId="37E1B93A" w14:textId="77777777" w:rsidR="00FC6455" w:rsidRPr="00613A77" w:rsidRDefault="00FC6455" w:rsidP="00761A04">
      <w:pPr>
        <w:pStyle w:val="Heading1"/>
        <w:tabs>
          <w:tab w:val="left" w:pos="2895"/>
        </w:tabs>
        <w:jc w:val="left"/>
      </w:pPr>
      <w:r w:rsidRPr="00613A77">
        <w:t>Results</w:t>
      </w:r>
      <w:r w:rsidRPr="00613A77">
        <w:tab/>
      </w:r>
    </w:p>
    <w:p w14:paraId="698BBBB6" w14:textId="77777777" w:rsidR="00FC6455" w:rsidRPr="00613A77" w:rsidRDefault="00FC6455" w:rsidP="00761A04">
      <w:pPr>
        <w:pStyle w:val="Heading2"/>
        <w:jc w:val="left"/>
      </w:pPr>
      <w:r w:rsidRPr="00613A77">
        <w:rPr>
          <w:i/>
        </w:rPr>
        <w:t xml:space="preserve">P. </w:t>
      </w:r>
      <w:proofErr w:type="gramStart"/>
      <w:r w:rsidRPr="00613A77">
        <w:rPr>
          <w:i/>
        </w:rPr>
        <w:t>aeruginosa</w:t>
      </w:r>
      <w:proofErr w:type="gramEnd"/>
      <w:r w:rsidRPr="00613A77">
        <w:t xml:space="preserve"> colony-biofilms</w:t>
      </w:r>
    </w:p>
    <w:p w14:paraId="30AD268F" w14:textId="6F60DEB2" w:rsidR="00FC6455" w:rsidRPr="00613A77" w:rsidRDefault="00FC6455" w:rsidP="00761A04">
      <w:pPr>
        <w:jc w:val="left"/>
      </w:pPr>
      <w:r w:rsidRPr="00613A77">
        <w:t xml:space="preserve">To determine if the viscoelasticity of </w:t>
      </w:r>
      <w:r w:rsidRPr="00613A77">
        <w:rPr>
          <w:i/>
        </w:rPr>
        <w:t>P. aeruginosa</w:t>
      </w:r>
      <w:r w:rsidRPr="00613A77">
        <w:t xml:space="preserve"> pathoadapted variants differ from the parent strain due to changes to the EPS, mechanical tests were performed on representative RSCV and mucoid colony-biofilms and compared to the isogenic parent WT. To determine how the mechanical properties change over</w:t>
      </w:r>
      <w:r w:rsidR="008C31FC" w:rsidRPr="00613A77">
        <w:t xml:space="preserve"> </w:t>
      </w:r>
      <w:r w:rsidRPr="00613A77">
        <w:t xml:space="preserve">time 2-, 4-, and 6-d colony-biofilms were </w:t>
      </w:r>
      <w:r w:rsidR="00761A04" w:rsidRPr="00613A77">
        <w:t>analyse</w:t>
      </w:r>
      <w:r w:rsidRPr="00613A77">
        <w:t xml:space="preserve">d using indentation or shear rheometry. </w:t>
      </w:r>
    </w:p>
    <w:p w14:paraId="7DAD15EF" w14:textId="77777777" w:rsidR="00FC6455" w:rsidRPr="00613A77" w:rsidRDefault="00FC6455" w:rsidP="00761A04">
      <w:pPr>
        <w:jc w:val="left"/>
      </w:pPr>
    </w:p>
    <w:p w14:paraId="742F77CB" w14:textId="53D8394F" w:rsidR="00FC6455" w:rsidRPr="00613A77" w:rsidRDefault="00FC6455" w:rsidP="00761A04">
      <w:pPr>
        <w:jc w:val="left"/>
        <w:rPr>
          <w:rFonts w:cs="Times New Roman"/>
        </w:rPr>
      </w:pPr>
      <w:r w:rsidRPr="00613A77">
        <w:t>From macroscopic observation</w:t>
      </w:r>
      <w:r w:rsidR="000F5334" w:rsidRPr="00613A77">
        <w:t>s</w:t>
      </w:r>
      <w:r w:rsidRPr="00613A77">
        <w:t xml:space="preserve"> colony-biofilm development was evident over the 6 days (</w:t>
      </w:r>
      <w:r w:rsidR="002C2823" w:rsidRPr="00613A77">
        <w:t>Fig.</w:t>
      </w:r>
      <w:r w:rsidRPr="00613A77">
        <w:t xml:space="preserve"> 1). Green pigment production, indicative of pyocyanin production, by WT biofilms increased from 2-d through to 6-d (</w:t>
      </w:r>
      <w:r w:rsidR="002C2823" w:rsidRPr="00613A77">
        <w:t>Fig.</w:t>
      </w:r>
      <w:r w:rsidRPr="00613A77">
        <w:t xml:space="preserve"> 1A). RSCV</w:t>
      </w:r>
      <w:r w:rsidRPr="00613A77">
        <w:rPr>
          <w:i/>
        </w:rPr>
        <w:t xml:space="preserve"> </w:t>
      </w:r>
      <w:r w:rsidRPr="00613A77">
        <w:t>colony-biofilms were macroscopically similar to WT on 2-d. However by 4-d, wrinkling was apparent around the periphery of the biofilm, with this pattern extending across the whole biofilm by 6-d (</w:t>
      </w:r>
      <w:r w:rsidR="002C2823" w:rsidRPr="00613A77">
        <w:t>Fig.</w:t>
      </w:r>
      <w:r w:rsidRPr="00613A77">
        <w:t xml:space="preserve"> 1A). This biofilm morphology is equivalent to the rugose phenotype of RSCV colonies grown directly on agar </w:t>
      </w:r>
      <w:r w:rsidR="006843B5" w:rsidRPr="00613A77">
        <w:fldChar w:fldCharType="begin">
          <w:fldData xml:space="preserve">PEVuZE5vdGU+PENpdGU+PEF1dGhvcj5LaXJpc2l0czwvQXV0aG9yPjxZZWFyPjIwMDU8L1llYXI+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</w:fldData>
        </w:fldChar>
      </w:r>
      <w:r w:rsidR="008C5424" w:rsidRPr="00613A77">
        <w:instrText xml:space="preserve"> ADDIN EN.CITE </w:instrText>
      </w:r>
      <w:r w:rsidR="008C5424" w:rsidRPr="00613A77">
        <w:fldChar w:fldCharType="begin">
          <w:fldData xml:space="preserve">PEVuZE5vdGU+PENpdGU+PEF1dGhvcj5LaXJpc2l0czwvQXV0aG9yPjxZZWFyPjIwMDU8L1llYXI+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</w:fldData>
        </w:fldChar>
      </w:r>
      <w:r w:rsidR="008C5424" w:rsidRPr="00613A77">
        <w:instrText xml:space="preserve"> ADDIN EN.CITE.DATA </w:instrText>
      </w:r>
      <w:r w:rsidR="008C5424" w:rsidRPr="00613A77">
        <w:fldChar w:fldCharType="end"/>
      </w:r>
      <w:r w:rsidR="006843B5" w:rsidRPr="00613A77">
        <w:fldChar w:fldCharType="separate"/>
      </w:r>
      <w:r w:rsidR="008C5424" w:rsidRPr="00613A77">
        <w:rPr>
          <w:noProof/>
          <w:vertAlign w:val="superscript"/>
        </w:rPr>
        <w:t>8,10</w:t>
      </w:r>
      <w:r w:rsidR="006843B5" w:rsidRPr="00613A77">
        <w:fldChar w:fldCharType="end"/>
      </w:r>
      <w:r w:rsidRPr="00613A77">
        <w:t xml:space="preserve">. No pigmentation was observed for the 2-d </w:t>
      </w:r>
      <w:r w:rsidRPr="00613A77">
        <w:rPr>
          <w:rFonts w:cs="Times New Roman"/>
        </w:rPr>
        <w:t>mucoid colony-biofilms (</w:t>
      </w:r>
      <w:r w:rsidR="002C2823" w:rsidRPr="00613A77">
        <w:rPr>
          <w:rFonts w:cs="Times New Roman"/>
        </w:rPr>
        <w:t>Fig.</w:t>
      </w:r>
      <w:r w:rsidRPr="00613A77">
        <w:rPr>
          <w:rFonts w:cs="Times New Roman"/>
        </w:rPr>
        <w:t xml:space="preserve"> 1A), consistent with previous </w:t>
      </w:r>
      <w:r w:rsidRPr="00613A77">
        <w:rPr>
          <w:rFonts w:cs="Times New Roman"/>
        </w:rPr>
        <w:lastRenderedPageBreak/>
        <w:t xml:space="preserve">reports that found mucoidy suppresses pyocyanin production </w:t>
      </w:r>
      <w:r w:rsidR="006843B5" w:rsidRPr="00613A77">
        <w:rPr>
          <w:rFonts w:cs="Times New Roman"/>
        </w:rPr>
        <w:fldChar w:fldCharType="begin">
          <w:fldData xml:space="preserve">PEVuZE5vdGU+PENpdGU+PEF1dGhvcj5SeWFsbDwvQXV0aG9yPjxZZWFyPjIwMTQ8L1llYXI+PFJl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k2MTY2PC9wYWdlcz48dm9sdW1lPjk8L3ZvbHVtZT48bnVtYmVy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</w:fldData>
        </w:fldChar>
      </w:r>
      <w:r w:rsidR="008C5424" w:rsidRPr="00613A77">
        <w:rPr>
          <w:rFonts w:cs="Times New Roman"/>
        </w:rPr>
        <w:instrText xml:space="preserve"> ADDIN EN.CITE </w:instrText>
      </w:r>
      <w:r w:rsidR="008C5424" w:rsidRPr="00613A77">
        <w:rPr>
          <w:rFonts w:cs="Times New Roman"/>
        </w:rPr>
        <w:fldChar w:fldCharType="begin">
          <w:fldData xml:space="preserve">PEVuZE5vdGU+PENpdGU+PEF1dGhvcj5SeWFsbDwvQXV0aG9yPjxZZWFyPjIwMTQ8L1llYXI+PFJl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k2MTY2PC9wYWdlcz48dm9sdW1lPjk8L3ZvbHVtZT48bnVtYmVy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</w:fldData>
        </w:fldChar>
      </w:r>
      <w:r w:rsidR="008C5424" w:rsidRPr="00613A77">
        <w:rPr>
          <w:rFonts w:cs="Times New Roman"/>
        </w:rPr>
        <w:instrText xml:space="preserve"> ADDIN EN.CITE.DATA </w:instrText>
      </w:r>
      <w:r w:rsidR="008C5424" w:rsidRPr="00613A77">
        <w:rPr>
          <w:rFonts w:cs="Times New Roman"/>
        </w:rPr>
      </w:r>
      <w:r w:rsidR="008C5424" w:rsidRPr="00613A77">
        <w:rPr>
          <w:rFonts w:cs="Times New Roman"/>
        </w:rPr>
        <w:fldChar w:fldCharType="end"/>
      </w:r>
      <w:r w:rsidR="006843B5" w:rsidRPr="00613A77">
        <w:rPr>
          <w:rFonts w:cs="Times New Roman"/>
        </w:rPr>
      </w:r>
      <w:r w:rsidR="006843B5" w:rsidRPr="00613A77">
        <w:rPr>
          <w:rFonts w:cs="Times New Roman"/>
        </w:rPr>
        <w:fldChar w:fldCharType="separate"/>
      </w:r>
      <w:r w:rsidR="008C5424" w:rsidRPr="00613A77">
        <w:rPr>
          <w:rFonts w:cs="Times New Roman"/>
          <w:noProof/>
          <w:vertAlign w:val="superscript"/>
        </w:rPr>
        <w:t>26</w:t>
      </w:r>
      <w:r w:rsidR="006843B5" w:rsidRPr="00613A77">
        <w:rPr>
          <w:rFonts w:cs="Times New Roman"/>
        </w:rPr>
        <w:fldChar w:fldCharType="end"/>
      </w:r>
      <w:r w:rsidRPr="00613A77">
        <w:rPr>
          <w:rFonts w:cs="Times New Roman"/>
        </w:rPr>
        <w:t>. On 4-d and 6-d increasing non-mucoid reverted sub-populations, which correlated to increasing levels of pigmentation at those timepoints, were isolated from mucoid colony-biofilms (</w:t>
      </w:r>
      <w:r w:rsidR="002C2823" w:rsidRPr="00613A77">
        <w:rPr>
          <w:rFonts w:cs="Times New Roman"/>
        </w:rPr>
        <w:t>Fig.</w:t>
      </w:r>
      <w:r w:rsidRPr="00613A77">
        <w:rPr>
          <w:rFonts w:cs="Times New Roman"/>
        </w:rPr>
        <w:t xml:space="preserve"> 1B). Again this is consistent with previous reports that observed pyocyanin production returned to w</w:t>
      </w:r>
      <w:r w:rsidR="006843B5" w:rsidRPr="00613A77">
        <w:rPr>
          <w:rFonts w:cs="Times New Roman"/>
        </w:rPr>
        <w:t>ild</w:t>
      </w:r>
      <w:r w:rsidRPr="00613A77">
        <w:rPr>
          <w:rFonts w:cs="Times New Roman"/>
        </w:rPr>
        <w:t xml:space="preserve">type levels in mucoid strains that developed a secondary suppressor mutation </w:t>
      </w:r>
      <w:r w:rsidR="006843B5" w:rsidRPr="00613A77">
        <w:rPr>
          <w:rFonts w:cs="Times New Roman"/>
        </w:rPr>
        <w:fldChar w:fldCharType="begin">
          <w:fldData xml:space="preserve">PEVuZE5vdGU+PENpdGU+PEF1dGhvcj5SeWFsbDwvQXV0aG9yPjxZZWFyPjIwMTQ8L1llYXI+PFJl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k2MTY2PC9wYWdlcz48dm9sdW1lPjk8L3ZvbHVtZT48bnVtYmVy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</w:fldData>
        </w:fldChar>
      </w:r>
      <w:r w:rsidR="008C5424" w:rsidRPr="00613A77">
        <w:rPr>
          <w:rFonts w:cs="Times New Roman"/>
        </w:rPr>
        <w:instrText xml:space="preserve"> ADDIN EN.CITE </w:instrText>
      </w:r>
      <w:r w:rsidR="008C5424" w:rsidRPr="00613A77">
        <w:rPr>
          <w:rFonts w:cs="Times New Roman"/>
        </w:rPr>
        <w:fldChar w:fldCharType="begin">
          <w:fldData xml:space="preserve">PEVuZE5vdGU+PENpdGU+PEF1dGhvcj5SeWFsbDwvQXV0aG9yPjxZZWFyPjIwMTQ8L1llYXI+PFJl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k2MTY2PC9wYWdlcz48dm9sdW1lPjk8L3ZvbHVtZT48bnVtYmVy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</w:fldData>
        </w:fldChar>
      </w:r>
      <w:r w:rsidR="008C5424" w:rsidRPr="00613A77">
        <w:rPr>
          <w:rFonts w:cs="Times New Roman"/>
        </w:rPr>
        <w:instrText xml:space="preserve"> ADDIN EN.CITE.DATA </w:instrText>
      </w:r>
      <w:r w:rsidR="008C5424" w:rsidRPr="00613A77">
        <w:rPr>
          <w:rFonts w:cs="Times New Roman"/>
        </w:rPr>
      </w:r>
      <w:r w:rsidR="008C5424" w:rsidRPr="00613A77">
        <w:rPr>
          <w:rFonts w:cs="Times New Roman"/>
        </w:rPr>
        <w:fldChar w:fldCharType="end"/>
      </w:r>
      <w:r w:rsidR="006843B5" w:rsidRPr="00613A77">
        <w:rPr>
          <w:rFonts w:cs="Times New Roman"/>
        </w:rPr>
      </w:r>
      <w:r w:rsidR="006843B5" w:rsidRPr="00613A77">
        <w:rPr>
          <w:rFonts w:cs="Times New Roman"/>
        </w:rPr>
        <w:fldChar w:fldCharType="separate"/>
      </w:r>
      <w:r w:rsidR="008C5424" w:rsidRPr="00613A77">
        <w:rPr>
          <w:rFonts w:cs="Times New Roman"/>
          <w:noProof/>
          <w:vertAlign w:val="superscript"/>
        </w:rPr>
        <w:t>26</w:t>
      </w:r>
      <w:r w:rsidR="006843B5" w:rsidRPr="00613A77">
        <w:rPr>
          <w:rFonts w:cs="Times New Roman"/>
        </w:rPr>
        <w:fldChar w:fldCharType="end"/>
      </w:r>
      <w:r w:rsidR="006843B5" w:rsidRPr="00613A77">
        <w:rPr>
          <w:rFonts w:cs="Times New Roman"/>
        </w:rPr>
        <w:t xml:space="preserve">. </w:t>
      </w:r>
    </w:p>
    <w:p w14:paraId="5C139E41" w14:textId="77777777" w:rsidR="00FC6455" w:rsidRPr="00613A77" w:rsidRDefault="00FC6455" w:rsidP="00761A04">
      <w:pPr>
        <w:jc w:val="left"/>
      </w:pPr>
    </w:p>
    <w:p w14:paraId="77AB1906" w14:textId="77777777" w:rsidR="00FC6455" w:rsidRPr="00613A77" w:rsidRDefault="00FC6455" w:rsidP="00761A04">
      <w:pPr>
        <w:pStyle w:val="Heading2"/>
        <w:jc w:val="left"/>
      </w:pPr>
      <w:r w:rsidRPr="00613A77">
        <w:t>Uniaxial indentation measurements reveal that mucoid colony-biofilms are more flexible than WT</w:t>
      </w:r>
    </w:p>
    <w:p w14:paraId="79EBED38" w14:textId="5713B0E9" w:rsidR="00FC6455" w:rsidRPr="00613A77" w:rsidRDefault="00FC6455" w:rsidP="00761A04">
      <w:pPr>
        <w:jc w:val="left"/>
      </w:pPr>
      <w:r w:rsidRPr="00613A77">
        <w:t xml:space="preserve">Uniaxial compression measurements were performed to determine the stiffness of </w:t>
      </w:r>
      <w:r w:rsidRPr="00613A77">
        <w:rPr>
          <w:i/>
        </w:rPr>
        <w:t>P. aeruginosa</w:t>
      </w:r>
      <w:r w:rsidRPr="00613A77">
        <w:t xml:space="preserve"> colony-biofilms under a normal force (i.e. perpendicular to the growth surface). For these measurements the probe was lowered onto the biofilm and the force required </w:t>
      </w:r>
      <w:proofErr w:type="gramStart"/>
      <w:r w:rsidRPr="00613A77">
        <w:t>to compress</w:t>
      </w:r>
      <w:proofErr w:type="gramEnd"/>
      <w:r w:rsidRPr="00613A77">
        <w:t xml:space="preserve"> the biofilm recorded. From this analysis, colony-biofilm thickness was also determined (</w:t>
      </w:r>
      <w:r w:rsidR="002C2823" w:rsidRPr="00613A77">
        <w:t>Fig.</w:t>
      </w:r>
      <w:r w:rsidRPr="00613A77">
        <w:t xml:space="preserve"> 2A). The thickness of mucoid biofilms remained relatively constant across the timepoints (</w:t>
      </w:r>
      <w:r w:rsidRPr="00613A77">
        <w:rPr>
          <w:rFonts w:cs="Times New Roman"/>
        </w:rPr>
        <w:t>approximately</w:t>
      </w:r>
      <w:r w:rsidRPr="00613A77">
        <w:t xml:space="preserve"> 500 </w:t>
      </w:r>
      <w:r w:rsidRPr="00613A77">
        <w:rPr>
          <w:rFonts w:cs="Times New Roman"/>
        </w:rPr>
        <w:t>μm)</w:t>
      </w:r>
      <w:r w:rsidRPr="00613A77">
        <w:t xml:space="preserve"> and was significantly greater than WT biofilms (</w:t>
      </w:r>
      <w:r w:rsidR="002C2823" w:rsidRPr="00613A77">
        <w:t>Fig.</w:t>
      </w:r>
      <w:r w:rsidRPr="00613A77">
        <w:t xml:space="preserve"> 2A). The thickness of WT and RSCV</w:t>
      </w:r>
      <w:r w:rsidRPr="00613A77">
        <w:rPr>
          <w:i/>
        </w:rPr>
        <w:t xml:space="preserve"> </w:t>
      </w:r>
      <w:r w:rsidRPr="00613A77">
        <w:t>colony-biofilms were comparable at each timepoint (</w:t>
      </w:r>
      <w:r w:rsidR="002C2823" w:rsidRPr="00613A77">
        <w:t>Fig.</w:t>
      </w:r>
      <w:r w:rsidRPr="00613A77">
        <w:t xml:space="preserve"> 2A). However by 4-d the biofilm thicknesses increased significantly to approximately 200 </w:t>
      </w:r>
      <w:r w:rsidRPr="00613A77">
        <w:rPr>
          <w:rFonts w:cs="Times New Roman"/>
        </w:rPr>
        <w:t>μ</w:t>
      </w:r>
      <w:r w:rsidRPr="00613A77">
        <w:t>m. This thickness was maintained thereafter (</w:t>
      </w:r>
      <w:r w:rsidR="002C2823" w:rsidRPr="00613A77">
        <w:t>Fig.</w:t>
      </w:r>
      <w:r w:rsidRPr="00613A77">
        <w:t xml:space="preserve"> 2A). </w:t>
      </w:r>
    </w:p>
    <w:p w14:paraId="6AF868DD" w14:textId="77777777" w:rsidR="00FC6455" w:rsidRPr="00613A77" w:rsidRDefault="00FC6455" w:rsidP="00761A04">
      <w:pPr>
        <w:jc w:val="left"/>
      </w:pPr>
    </w:p>
    <w:p w14:paraId="56DBD94D" w14:textId="732126C0" w:rsidR="00FC6455" w:rsidRPr="00613A77" w:rsidRDefault="00FC6455" w:rsidP="00761A04">
      <w:pPr>
        <w:jc w:val="left"/>
      </w:pPr>
      <w:r w:rsidRPr="00613A77">
        <w:t>The stress-strain curves showed J-shaped relationships for all biofilms, indicating that as the biofilms were compressed they became increasingly stiffer (</w:t>
      </w:r>
      <w:r w:rsidR="002C2823" w:rsidRPr="00613A77">
        <w:t>Fig.</w:t>
      </w:r>
      <w:r w:rsidRPr="00613A77">
        <w:t xml:space="preserve"> 2B-D). However, we anticipate that at strains &gt;90% the underlying filter may have influenced the measurement. This is particularly evident from the sharp increase in the curve of the mucoid biofilm after this point (</w:t>
      </w:r>
      <w:r w:rsidR="002C2823" w:rsidRPr="00613A77">
        <w:t>Fig.</w:t>
      </w:r>
      <w:r w:rsidRPr="00613A77">
        <w:t xml:space="preserve"> 2B-D; dotted black line). The J-shaped </w:t>
      </w:r>
      <w:r w:rsidRPr="00613A77">
        <w:lastRenderedPageBreak/>
        <w:t xml:space="preserve">response is commonly seen in biological materials, such as skin, and suggests that biofilm EPS polymers progressively align with increasing stresses, in the direction of the applied stress </w:t>
      </w:r>
      <w:r w:rsidR="007A29B2" w:rsidRPr="00613A77">
        <w:fldChar w:fldCharType="begin"/>
      </w:r>
      <w:r w:rsidR="008C5424" w:rsidRPr="00613A77">
        <w:instrText xml:space="preserve"> ADDIN EN.CITE &lt;EndNote&gt;&lt;Cite&gt;&lt;Author&gt;Holzapfel&lt;/Author&gt;&lt;Year&gt;2001&lt;/Year&gt;&lt;RecNum&gt;697&lt;/RecNum&gt;&lt;DisplayText&gt;&lt;style face="superscript"&gt;27&lt;/style&gt;&lt;/DisplayText&gt;&lt;record&gt;&lt;rec-number&gt;697&lt;/rec-number&gt;&lt;foreign-keys&gt;&lt;key app="EN" db-id="xp9s5rfstexpwceaa9gxaf9ow0tr2v22eded" timestamp="1493041998"&gt;697&lt;/key&gt;&lt;/foreign-keys&gt;&lt;ref-type name="Journal Article"&gt;17&lt;/ref-type&gt;&lt;contributors&gt;&lt;authors&gt;&lt;author&gt;Holzapfel, Gerhard A&lt;/author&gt;&lt;/authors&gt;&lt;/contributors&gt;&lt;titles&gt;&lt;title&gt;Biomechanics of soft tissue&lt;/title&gt;&lt;secondary-title&gt;The handbook of materials behavior models&lt;/secondary-title&gt;&lt;/titles&gt;&lt;periodical&gt;&lt;full-title&gt;The handbook of materials behavior models&lt;/full-title&gt;&lt;/periodical&gt;&lt;pages&gt;1049-1063&lt;/pages&gt;&lt;volume&gt;3&lt;/volume&gt;&lt;dates&gt;&lt;year&gt;2001&lt;/year&gt;&lt;/dates&gt;&lt;urls&gt;&lt;/urls&gt;&lt;/record&gt;&lt;/Cite&gt;&lt;/EndNote&gt;</w:instrText>
      </w:r>
      <w:r w:rsidR="007A29B2" w:rsidRPr="00613A77">
        <w:fldChar w:fldCharType="separate"/>
      </w:r>
      <w:r w:rsidR="008C5424" w:rsidRPr="00613A77">
        <w:rPr>
          <w:noProof/>
          <w:vertAlign w:val="superscript"/>
        </w:rPr>
        <w:t>27</w:t>
      </w:r>
      <w:r w:rsidR="007A29B2" w:rsidRPr="00613A77">
        <w:fldChar w:fldCharType="end"/>
      </w:r>
      <w:r w:rsidRPr="00613A77">
        <w:t xml:space="preserve">. This response has previously been observed for </w:t>
      </w:r>
      <w:r w:rsidRPr="00613A77">
        <w:rPr>
          <w:i/>
        </w:rPr>
        <w:t>Streptococcus mutans</w:t>
      </w:r>
      <w:r w:rsidRPr="00613A77">
        <w:t xml:space="preserve"> hydrated static biofilms </w:t>
      </w:r>
      <w:r w:rsidR="007A29B2" w:rsidRPr="00613A77">
        <w:fldChar w:fldCharType="begin"/>
      </w:r>
      <w:r w:rsidR="008C5424" w:rsidRPr="00613A77">
        <w:instrText xml:space="preserve"> ADDIN EN.CITE &lt;EndNote&gt;&lt;Cite&gt;&lt;Author&gt;Rmaile&lt;/Author&gt;&lt;Year&gt;2013&lt;/Year&gt;&lt;RecNum&gt;76&lt;/RecNum&gt;&lt;DisplayText&gt;&lt;style face="superscript"&gt;28&lt;/style&gt;&lt;/DisplayText&gt;&lt;record&gt;&lt;rec-number&gt;76&lt;/rec-number&gt;&lt;foreign-keys&gt;&lt;key app="EN" db-id="xp9s5rfstexpwceaa9gxaf9ow0tr2v22eded" timestamp="1450801870"&gt;76&lt;/key&gt;&lt;/foreign-keys&gt;&lt;ref-type name="Journal Article"&gt;17&lt;/ref-type&gt;&lt;contributors&gt;&lt;authors&gt;&lt;author&gt;Rmaile, Amir&lt;/author&gt;&lt;author&gt;Carugo, Dario&lt;/author&gt;&lt;author&gt;Capretto, Lorenzo&lt;/author&gt;&lt;author&gt;Zhang, Xunli&lt;/author&gt;&lt;author&gt;Wharton, Julian A&lt;/author&gt;&lt;author&gt;Thurner, Philipp J&lt;/author&gt;&lt;author&gt;Aspiras, Marcelo&lt;/author&gt;&lt;author&gt;Ward, Marylin&lt;/author&gt;&lt;author&gt;Stoodley, Paul&lt;/author&gt;&lt;/authors&gt;&lt;/contributors&gt;&lt;titles&gt;&lt;title&gt;Microbial tribology and disruption of dental plaque bacterial biofilms&lt;/title&gt;&lt;secondary-title&gt;Wear&lt;/secondary-title&gt;&lt;/titles&gt;&lt;periodical&gt;&lt;full-title&gt;Wear&lt;/full-title&gt;&lt;/periodical&gt;&lt;pages&gt;276-284&lt;/pages&gt;&lt;volume&gt;306&lt;/volume&gt;&lt;number&gt;1&lt;/number&gt;&lt;dates&gt;&lt;year&gt;2013&lt;/year&gt;&lt;/dates&gt;&lt;isbn&gt;0043-1648&lt;/isbn&gt;&lt;urls&gt;&lt;/urls&gt;&lt;/record&gt;&lt;/Cite&gt;&lt;/EndNote&gt;</w:instrText>
      </w:r>
      <w:r w:rsidR="007A29B2" w:rsidRPr="00613A77">
        <w:fldChar w:fldCharType="separate"/>
      </w:r>
      <w:r w:rsidR="008C5424" w:rsidRPr="00613A77">
        <w:rPr>
          <w:noProof/>
          <w:vertAlign w:val="superscript"/>
        </w:rPr>
        <w:t>28</w:t>
      </w:r>
      <w:r w:rsidR="007A29B2" w:rsidRPr="00613A77">
        <w:fldChar w:fldCharType="end"/>
      </w:r>
      <w:r w:rsidR="007A29B2" w:rsidRPr="00613A77">
        <w:t xml:space="preserve"> </w:t>
      </w:r>
      <w:r w:rsidRPr="00613A77">
        <w:t xml:space="preserve">and mixed biofilms of </w:t>
      </w:r>
      <w:r w:rsidRPr="00613A77">
        <w:rPr>
          <w:i/>
        </w:rPr>
        <w:t>P. aeruginosa</w:t>
      </w:r>
      <w:r w:rsidRPr="00613A77">
        <w:t xml:space="preserve">, </w:t>
      </w:r>
      <w:r w:rsidRPr="00613A77">
        <w:rPr>
          <w:i/>
        </w:rPr>
        <w:t>P. fluorescens, Klebsiella pneumoniae</w:t>
      </w:r>
      <w:r w:rsidRPr="00613A77">
        <w:t xml:space="preserve"> and </w:t>
      </w:r>
      <w:r w:rsidRPr="00613A77">
        <w:rPr>
          <w:i/>
        </w:rPr>
        <w:t>Stenotrophomonas maltophilia</w:t>
      </w:r>
      <w:r w:rsidRPr="00613A77">
        <w:t xml:space="preserve"> </w:t>
      </w:r>
      <w:r w:rsidR="007A29B2" w:rsidRPr="00613A77">
        <w:fldChar w:fldCharType="begin"/>
      </w:r>
      <w:r w:rsidR="008C5424" w:rsidRPr="00613A77">
        <w:instrText xml:space="preserve"> ADDIN EN.CITE &lt;EndNote&gt;&lt;Cite&gt;&lt;Author&gt;Stoodley&lt;/Author&gt;&lt;Year&gt;1999&lt;/Year&gt;&lt;RecNum&gt;20&lt;/RecNum&gt;&lt;DisplayText&gt;&lt;style face="superscript"&gt;29&lt;/style&gt;&lt;/DisplayText&gt;&lt;record&gt;&lt;rec-number&gt;20&lt;/rec-number&gt;&lt;foreign-keys&gt;&lt;key app="EN" db-id="xp9s5rfstexpwceaa9gxaf9ow0tr2v22eded" timestamp="1445541778"&gt;20&lt;/key&gt;&lt;/foreign-keys&gt;&lt;ref-type name="Journal Article"&gt;17&lt;/ref-type&gt;&lt;contributors&gt;&lt;authors&gt;&lt;author&gt;Stoodley, P.&lt;/author&gt;&lt;author&gt;Lewandowski, Z.&lt;/author&gt;&lt;author&gt;Boyle, J. D.&lt;/author&gt;&lt;author&gt;Lappin-Scott, H. M.&lt;/author&gt;&lt;/authors&gt;&lt;/contributors&gt;&lt;auth-address&gt;University of Exeter, Department of Biological Sciences, Hatherly Laboratories, Exeter, Devon EX4 4PS, UK. p.stoodley@exeter.ac.uk&lt;/auth-address&gt;&lt;titles&gt;&lt;title&gt;Structural deformation of bacterial biofilms caused by short-term fluctuations in fluid shear: an in situ investigation of biofilm rheology&lt;/title&gt;&lt;secondary-title&gt;Biotechnol Bioeng&lt;/secondary-title&gt;&lt;alt-title&gt;Biotechnology and bioengineering&lt;/alt-title&gt;&lt;/titles&gt;&lt;periodical&gt;&lt;full-title&gt;Biotechnol Bioeng&lt;/full-title&gt;&lt;abbr-1&gt;Biotechnology and bioengineering&lt;/abbr-1&gt;&lt;/periodical&gt;&lt;alt-periodical&gt;&lt;full-title&gt;Biotechnol Bioeng&lt;/full-title&gt;&lt;abbr-1&gt;Biotechnology and bioengineering&lt;/abbr-1&gt;&lt;/alt-periodical&gt;&lt;pages&gt;83-92&lt;/pages&gt;&lt;volume&gt;65&lt;/volume&gt;&lt;number&gt;1&lt;/number&gt;&lt;edition&gt;1999/08/10&lt;/edition&gt;&lt;keywords&gt;&lt;keyword&gt;*Bacteria&lt;/keyword&gt;&lt;keyword&gt;*Biofilms&lt;/keyword&gt;&lt;keyword&gt;Bioreactors&lt;/keyword&gt;&lt;keyword&gt;Elasticity&lt;/keyword&gt;&lt;keyword&gt;Pseudomonas aeruginosa&lt;/keyword&gt;&lt;keyword&gt;Rheology&lt;/keyword&gt;&lt;keyword&gt;Viscosity&lt;/keyword&gt;&lt;/keywords&gt;&lt;dates&gt;&lt;year&gt;1999&lt;/year&gt;&lt;pub-dates&gt;&lt;date&gt;Oct 5&lt;/date&gt;&lt;/pub-dates&gt;&lt;/dates&gt;&lt;isbn&gt;0006-3592 (Print)&amp;#xD;0006-3592&lt;/isbn&gt;&lt;accession-num&gt;10440674&lt;/accession-num&gt;&lt;urls&gt;&lt;/urls&gt;&lt;remote-database-provider&gt;NLM&lt;/remote-database-provider&gt;&lt;research-notes&gt;- Performed stress-strain and creep assays&amp;#xD;- Elastic modulus simialr to snail slime&amp;#xD;- Biofilms behave like Bingham fluid - snail mucus also Bingham fluid&lt;/research-notes&gt;&lt;language&gt;eng&lt;/language&gt;&lt;/record&gt;&lt;/Cite&gt;&lt;/EndNote&gt;</w:instrText>
      </w:r>
      <w:r w:rsidR="007A29B2" w:rsidRPr="00613A77">
        <w:fldChar w:fldCharType="separate"/>
      </w:r>
      <w:r w:rsidR="008C5424" w:rsidRPr="00613A77">
        <w:rPr>
          <w:noProof/>
          <w:vertAlign w:val="superscript"/>
        </w:rPr>
        <w:t>29</w:t>
      </w:r>
      <w:r w:rsidR="007A29B2" w:rsidRPr="00613A77">
        <w:fldChar w:fldCharType="end"/>
      </w:r>
      <w:r w:rsidRPr="00613A77">
        <w:t xml:space="preserve">. </w:t>
      </w:r>
    </w:p>
    <w:p w14:paraId="4B2C31EB" w14:textId="77777777" w:rsidR="00FC6455" w:rsidRPr="00613A77" w:rsidRDefault="00FC6455" w:rsidP="00761A04">
      <w:pPr>
        <w:jc w:val="left"/>
      </w:pPr>
    </w:p>
    <w:p w14:paraId="7983E121" w14:textId="72708CB6" w:rsidR="00FC6455" w:rsidRPr="00613A77" w:rsidRDefault="00FC6455" w:rsidP="00761A04">
      <w:pPr>
        <w:jc w:val="left"/>
      </w:pPr>
      <w:r w:rsidRPr="00613A77">
        <w:t>To quantify colony-biofilm stiffness, the Young’s modulus was determined from the low linear regime of the force-displacement curve within the 0-30% strain region (</w:t>
      </w:r>
      <w:r w:rsidR="002C2823" w:rsidRPr="00613A77">
        <w:t>Fig.</w:t>
      </w:r>
      <w:r w:rsidR="007A29B2" w:rsidRPr="00613A77">
        <w:t xml:space="preserve"> 2B-D; inset) using equation</w:t>
      </w:r>
      <w:r w:rsidRPr="00613A77">
        <w:t xml:space="preserve"> </w:t>
      </w:r>
      <w:r w:rsidR="007A29B2" w:rsidRPr="00613A77">
        <w:t>(</w:t>
      </w:r>
      <w:r w:rsidRPr="00613A77">
        <w:t>1</w:t>
      </w:r>
      <w:r w:rsidR="007A29B2" w:rsidRPr="00613A77">
        <w:t>)</w:t>
      </w:r>
      <w:r w:rsidRPr="00613A77">
        <w:t>. WT colony-biofilms were stiffer on 2-d compared to 4-d and 6-d (</w:t>
      </w:r>
      <w:r w:rsidR="002C2823" w:rsidRPr="00613A77">
        <w:t>Fig.</w:t>
      </w:r>
      <w:r w:rsidRPr="00613A77">
        <w:t xml:space="preserve"> 2E). The Young’s modulus for RSCV colony-biofilms was consistent across the three timepoints (</w:t>
      </w:r>
      <w:r w:rsidR="002C2823" w:rsidRPr="00613A77">
        <w:t>Fig.</w:t>
      </w:r>
      <w:r w:rsidRPr="00613A77">
        <w:t xml:space="preserve"> 2E), while mucoid biofilms became stiffer from 2-d to 6-d (</w:t>
      </w:r>
      <w:r w:rsidR="002C2823" w:rsidRPr="00613A77">
        <w:t>Fig.</w:t>
      </w:r>
      <w:r w:rsidRPr="00613A77">
        <w:t xml:space="preserve"> 2E). Across all timepoints WT colony-biofilms were stiffer compared to mucoid (</w:t>
      </w:r>
      <w:r w:rsidR="002C2823" w:rsidRPr="00613A77">
        <w:t>Fig.</w:t>
      </w:r>
      <w:r w:rsidRPr="00613A77">
        <w:t xml:space="preserve"> 2E)</w:t>
      </w:r>
      <w:proofErr w:type="gramStart"/>
      <w:r w:rsidRPr="00613A77">
        <w:t>.</w:t>
      </w:r>
      <w:proofErr w:type="gramEnd"/>
      <w:r w:rsidRPr="00613A77">
        <w:t xml:space="preserve"> However, WT biofilms were only stiffer than RSCV on 2-d (</w:t>
      </w:r>
      <w:r w:rsidR="002C2823" w:rsidRPr="00613A77">
        <w:t>Fig.</w:t>
      </w:r>
      <w:r w:rsidRPr="00613A77">
        <w:t xml:space="preserve"> 2E).  </w:t>
      </w:r>
    </w:p>
    <w:p w14:paraId="5360AA3F" w14:textId="77777777" w:rsidR="00FC6455" w:rsidRPr="00613A77" w:rsidRDefault="00FC6455" w:rsidP="00761A04">
      <w:pPr>
        <w:jc w:val="left"/>
        <w:rPr>
          <w:rFonts w:cs="Times New Roman"/>
          <w:b/>
        </w:rPr>
      </w:pPr>
    </w:p>
    <w:p w14:paraId="3E700515" w14:textId="17187942" w:rsidR="00FC6455" w:rsidRPr="00613A77" w:rsidRDefault="00FC6455" w:rsidP="00761A04">
      <w:pPr>
        <w:jc w:val="left"/>
      </w:pPr>
      <w:r w:rsidRPr="00613A77">
        <w:t>As the probe was raised at the end of these measurements it was observed that the biofilm remained attached, forming fibril structures before detaching (</w:t>
      </w:r>
      <w:r w:rsidR="002C2823" w:rsidRPr="00613A77">
        <w:t>Fig.</w:t>
      </w:r>
      <w:r w:rsidRPr="00613A77">
        <w:t xml:space="preserve"> 3A; black arrow). Therefore, squeeze-pull off measurements </w:t>
      </w:r>
      <w:proofErr w:type="gramStart"/>
      <w:r w:rsidRPr="00613A77">
        <w:t>were</w:t>
      </w:r>
      <w:proofErr w:type="gramEnd"/>
      <w:r w:rsidRPr="00613A77">
        <w:t xml:space="preserve"> performed to measure the adhesion of </w:t>
      </w:r>
      <w:r w:rsidRPr="00613A77">
        <w:rPr>
          <w:i/>
        </w:rPr>
        <w:t>P. aeruginosa</w:t>
      </w:r>
      <w:r w:rsidRPr="00613A77">
        <w:t xml:space="preserve"> colony-biofilms. For these measurements the biofilms were compressed as above, after which the force required to raise the probe off the biofilm was measured. All biofilms displayed some degree of adhesion to the probe, as indicated by the negative force (</w:t>
      </w:r>
      <w:r w:rsidR="002C2823" w:rsidRPr="00613A77">
        <w:t>Fig.</w:t>
      </w:r>
      <w:r w:rsidRPr="00613A77">
        <w:t xml:space="preserve"> 3B-D), demonstrating that the biofilm was pulling back as the probe was retracted. The area under the curve (force x distance)</w:t>
      </w:r>
      <w:r w:rsidR="00B1223A" w:rsidRPr="00613A77">
        <w:t>,</w:t>
      </w:r>
      <w:r w:rsidRPr="00613A77">
        <w:t xml:space="preserve"> representing the work done by the probe to rise off and stretch the biofilm to its breaking strain was determined. This revealed that mucoid colony-biofilms were more </w:t>
      </w:r>
      <w:r w:rsidRPr="00613A77">
        <w:lastRenderedPageBreak/>
        <w:t>cohesive compared to WT at all timepoints (</w:t>
      </w:r>
      <w:r w:rsidR="002C2823" w:rsidRPr="00613A77">
        <w:t>Fig.</w:t>
      </w:r>
      <w:r w:rsidRPr="00613A77">
        <w:t xml:space="preserve"> 3E). Cohesion of WT and RSCV colony-biofilms were comparative. However, individual </w:t>
      </w:r>
      <w:r w:rsidRPr="00613A77">
        <w:rPr>
          <w:i/>
        </w:rPr>
        <w:t>P. aeruginosa</w:t>
      </w:r>
      <w:r w:rsidRPr="00613A77">
        <w:t xml:space="preserve"> biofilms did not change over the </w:t>
      </w:r>
      <w:r w:rsidR="00761A04" w:rsidRPr="00613A77">
        <w:t>analyse</w:t>
      </w:r>
      <w:r w:rsidRPr="00613A77">
        <w:t>d time period (</w:t>
      </w:r>
      <w:r w:rsidR="002C2823" w:rsidRPr="00613A77">
        <w:t>Fig.</w:t>
      </w:r>
      <w:r w:rsidRPr="00613A77">
        <w:t xml:space="preserve"> 3E).</w:t>
      </w:r>
    </w:p>
    <w:p w14:paraId="6A7FDA6E" w14:textId="77777777" w:rsidR="00FC6455" w:rsidRPr="00613A77" w:rsidRDefault="00FC6455" w:rsidP="00761A04">
      <w:pPr>
        <w:jc w:val="left"/>
      </w:pPr>
    </w:p>
    <w:p w14:paraId="45EBAC11" w14:textId="77777777" w:rsidR="00FC6455" w:rsidRPr="00613A77" w:rsidRDefault="00FC6455" w:rsidP="00761A04">
      <w:pPr>
        <w:pStyle w:val="Heading2"/>
        <w:jc w:val="left"/>
      </w:pPr>
      <w:r w:rsidRPr="00613A77">
        <w:t>Oscillatory stress sweeps reveal that mature mucoid colony-biofilms have a higher yield stress compared to WT</w:t>
      </w:r>
    </w:p>
    <w:p w14:paraId="7D34D68C" w14:textId="1793E972" w:rsidR="00FC6455" w:rsidRPr="00613A77" w:rsidRDefault="00FC6455" w:rsidP="00761A04">
      <w:pPr>
        <w:jc w:val="left"/>
      </w:pPr>
      <w:r w:rsidRPr="00613A77">
        <w:t xml:space="preserve">To determine the strength of </w:t>
      </w:r>
      <w:r w:rsidRPr="00613A77">
        <w:rPr>
          <w:i/>
        </w:rPr>
        <w:t>P. aeruginosa</w:t>
      </w:r>
      <w:r w:rsidRPr="00613A77">
        <w:t xml:space="preserve"> colony-biofilms when exposed to a shear force (i.e. parallel to the growth surface), oscillatory stress sweeps were performed (</w:t>
      </w:r>
      <w:r w:rsidR="00B1223A" w:rsidRPr="00613A77">
        <w:t xml:space="preserve">Supplementary </w:t>
      </w:r>
      <w:r w:rsidR="002C2823" w:rsidRPr="00613A77">
        <w:t>Fig.</w:t>
      </w:r>
      <w:r w:rsidR="00547D82" w:rsidRPr="00613A77">
        <w:t xml:space="preserve"> S1</w:t>
      </w:r>
      <w:r w:rsidRPr="00613A77">
        <w:t xml:space="preserve">). For this measurement the shear stress was incremented and the elastic and viscous responses of the biofilm recorded as the storage (G’) and loss (G”) moduli respectively (See Supplementary Methods, </w:t>
      </w:r>
      <w:r w:rsidR="00B1223A" w:rsidRPr="00613A77">
        <w:t xml:space="preserve">Supplementary </w:t>
      </w:r>
      <w:r w:rsidR="002C2823" w:rsidRPr="00613A77">
        <w:t>Fig.</w:t>
      </w:r>
      <w:r w:rsidR="00547D82" w:rsidRPr="00613A77">
        <w:t xml:space="preserve"> S1</w:t>
      </w:r>
      <w:r w:rsidRPr="00613A77">
        <w:t>). The point where G’ and G” became equal was used as an indicator of the yield stress (</w:t>
      </w:r>
      <w:r w:rsidR="002C2823" w:rsidRPr="00613A77">
        <w:t>Fig.</w:t>
      </w:r>
      <w:r w:rsidRPr="00613A77">
        <w:t xml:space="preserve"> 4) </w:t>
      </w:r>
      <w:r w:rsidR="00B1223A" w:rsidRPr="00613A77">
        <w:fldChar w:fldCharType="begin"/>
      </w:r>
      <w:r w:rsidR="008C5424" w:rsidRPr="00613A77">
        <w:instrText xml:space="preserve"> ADDIN EN.CITE &lt;EndNote&gt;&lt;Cite&gt;&lt;Author&gt;Larsson&lt;/Author&gt;&lt;Year&gt;2013&lt;/Year&gt;&lt;RecNum&gt;699&lt;/RecNum&gt;&lt;DisplayText&gt;&lt;style face="superscript"&gt;30&lt;/style&gt;&lt;/DisplayText&gt;&lt;record&gt;&lt;rec-number&gt;699&lt;/rec-number&gt;&lt;foreign-keys&gt;&lt;key app="EN" db-id="xp9s5rfstexpwceaa9gxaf9ow0tr2v22eded" timestamp="1493053938"&gt;699&lt;/key&gt;&lt;/foreign-keys&gt;&lt;ref-type name="Journal Article"&gt;17&lt;/ref-type&gt;&lt;contributors&gt;&lt;authors&gt;&lt;author&gt;Larsson, Mats&lt;/author&gt;&lt;author&gt;Duffy, John&lt;/author&gt;&lt;author&gt;AB, Malvern Instruments Nordic&lt;/author&gt;&lt;/authors&gt;&lt;/contributors&gt;&lt;titles&gt;&lt;title&gt;An overview of measurement techniques for determination of yield stress&lt;/title&gt;&lt;secondary-title&gt;Annu. Trans. Nordic Rheol. Soc.&lt;/secondary-title&gt;&lt;/titles&gt;&lt;periodical&gt;&lt;full-title&gt;Annu. Trans. Nordic Rheol. Soc.&lt;/full-title&gt;&lt;/periodical&gt;&lt;pages&gt;125-138&lt;/pages&gt;&lt;volume&gt;21&lt;/volume&gt;&lt;dates&gt;&lt;year&gt;2013&lt;/year&gt;&lt;/dates&gt;&lt;urls&gt;&lt;/urls&gt;&lt;/record&gt;&lt;/Cite&gt;&lt;/EndNote&gt;</w:instrText>
      </w:r>
      <w:r w:rsidR="00B1223A" w:rsidRPr="00613A77">
        <w:fldChar w:fldCharType="separate"/>
      </w:r>
      <w:r w:rsidR="008C5424" w:rsidRPr="00613A77">
        <w:rPr>
          <w:noProof/>
          <w:vertAlign w:val="superscript"/>
        </w:rPr>
        <w:t>30</w:t>
      </w:r>
      <w:r w:rsidR="00B1223A" w:rsidRPr="00613A77">
        <w:fldChar w:fldCharType="end"/>
      </w:r>
      <w:r w:rsidRPr="00613A77">
        <w:t>. This is the stress where the biofilm transitions from being more solid-like to more liquid-like. This measurement was used here as a surrogate indicator of strength. WT colony-biofilms were stronger on 2-d compared to 4-d and 6-d (</w:t>
      </w:r>
      <w:r w:rsidR="002C2823" w:rsidRPr="00613A77">
        <w:t>Fig.</w:t>
      </w:r>
      <w:r w:rsidRPr="00613A77">
        <w:t xml:space="preserve"> 4). This temporal </w:t>
      </w:r>
      <w:r w:rsidR="00761A04" w:rsidRPr="00613A77">
        <w:t>behaviour</w:t>
      </w:r>
      <w:r w:rsidRPr="00613A77">
        <w:t xml:space="preserve"> of WT biofilms reflects the changes observed for the Young’s modulus (</w:t>
      </w:r>
      <w:r w:rsidR="002C2823" w:rsidRPr="00613A77">
        <w:t>Fig.</w:t>
      </w:r>
      <w:r w:rsidRPr="00613A77">
        <w:t xml:space="preserve"> 2E). Furthermore, on 2-d, WT colony-biofilms were stronger compared to RSCV and mucoid</w:t>
      </w:r>
      <w:r w:rsidRPr="00613A77">
        <w:rPr>
          <w:rFonts w:cs="Times New Roman"/>
          <w:i/>
        </w:rPr>
        <w:t xml:space="preserve"> </w:t>
      </w:r>
      <w:r w:rsidRPr="00613A77">
        <w:rPr>
          <w:rFonts w:cs="Times New Roman"/>
        </w:rPr>
        <w:t xml:space="preserve">biofilms </w:t>
      </w:r>
      <w:r w:rsidRPr="00613A77">
        <w:t>(</w:t>
      </w:r>
      <w:r w:rsidR="002C2823" w:rsidRPr="00613A77">
        <w:t>Fig.</w:t>
      </w:r>
      <w:r w:rsidRPr="00613A77">
        <w:t xml:space="preserve"> 4). Interestingly, 4-d mucoid colony-biofilms were significantly stronger compared to mucoid 2-d biofilms (</w:t>
      </w:r>
      <w:r w:rsidR="002C2823" w:rsidRPr="00613A77">
        <w:t>Fig.</w:t>
      </w:r>
      <w:r w:rsidRPr="00613A77">
        <w:t xml:space="preserve"> 4), with the yield stress being consistent across to 6-d (</w:t>
      </w:r>
      <w:r w:rsidR="002C2823" w:rsidRPr="00613A77">
        <w:t>Fig.</w:t>
      </w:r>
      <w:r w:rsidRPr="00613A77">
        <w:t xml:space="preserve"> 4). Mucoid colony-biofilms on 4-d and 6-d were also stronger compared to WT (</w:t>
      </w:r>
      <w:r w:rsidR="002C2823" w:rsidRPr="00613A77">
        <w:t>Fig.</w:t>
      </w:r>
      <w:r w:rsidRPr="00613A77">
        <w:t xml:space="preserve"> 4). The strength of RSCV colony-biofilms slowly increased </w:t>
      </w:r>
      <w:r w:rsidR="00B1223A" w:rsidRPr="00613A77">
        <w:t xml:space="preserve">across the analysed time points </w:t>
      </w:r>
      <w:r w:rsidRPr="00613A77">
        <w:t>(</w:t>
      </w:r>
      <w:r w:rsidR="002C2823" w:rsidRPr="00613A77">
        <w:t>Fig.</w:t>
      </w:r>
      <w:r w:rsidRPr="00613A77">
        <w:t xml:space="preserve"> 4). However, the yield stress for </w:t>
      </w:r>
      <w:r w:rsidRPr="00613A77">
        <w:rPr>
          <w:rFonts w:cs="Times New Roman"/>
        </w:rPr>
        <w:t>RSCV</w:t>
      </w:r>
      <w:r w:rsidRPr="00613A77">
        <w:t xml:space="preserve"> and WT colony-biofilms on 4-d and 6-d were comparative (</w:t>
      </w:r>
      <w:r w:rsidR="002C2823" w:rsidRPr="00613A77">
        <w:t>Fig.</w:t>
      </w:r>
      <w:r w:rsidRPr="00613A77">
        <w:t xml:space="preserve"> 4).</w:t>
      </w:r>
    </w:p>
    <w:p w14:paraId="6F17B8E9" w14:textId="77777777" w:rsidR="00FC6455" w:rsidRPr="00613A77" w:rsidRDefault="00FC6455" w:rsidP="00761A04">
      <w:pPr>
        <w:jc w:val="left"/>
      </w:pPr>
    </w:p>
    <w:p w14:paraId="7C1DACD1" w14:textId="77777777" w:rsidR="00FC6455" w:rsidRPr="00613A77" w:rsidRDefault="00FC6455" w:rsidP="00761A04">
      <w:pPr>
        <w:pStyle w:val="Heading2"/>
        <w:jc w:val="left"/>
      </w:pPr>
      <w:r w:rsidRPr="00613A77">
        <w:lastRenderedPageBreak/>
        <w:t>Shear creep-recovery measurements reveals that mature RSCV and mucoid biofilms are less viscous and stiff compared to WT biofilms</w:t>
      </w:r>
    </w:p>
    <w:p w14:paraId="197BB69A" w14:textId="06CE6E6D" w:rsidR="00FC6455" w:rsidRPr="00613A77" w:rsidRDefault="00FC6455" w:rsidP="00761A04">
      <w:pPr>
        <w:jc w:val="left"/>
      </w:pPr>
      <w:r w:rsidRPr="00613A77">
        <w:t xml:space="preserve">Static creep-recovery measurements were performed to determine the viscoelasticity of </w:t>
      </w:r>
      <w:r w:rsidRPr="00613A77">
        <w:rPr>
          <w:i/>
        </w:rPr>
        <w:t>P. aeruginosa</w:t>
      </w:r>
      <w:r w:rsidRPr="00613A77">
        <w:t xml:space="preserve"> under pseudo-steady state conditions (</w:t>
      </w:r>
      <w:r w:rsidR="002C2823" w:rsidRPr="00613A77">
        <w:t>Fig.</w:t>
      </w:r>
      <w:r w:rsidRPr="00613A77">
        <w:t xml:space="preserve"> 5A-C). For these measurements biofilm deformation was measured as a function of time under an applied shear stress. The stress was then removed and biofilm recovery measured. From these measurements the shear modulus (</w:t>
      </w:r>
      <w:r w:rsidRPr="00613A77">
        <w:rPr>
          <w:i/>
        </w:rPr>
        <w:t>G</w:t>
      </w:r>
      <w:r w:rsidRPr="00613A77">
        <w:t>) (as an indicator of biofilm stiffness under a shear force) and dynamic viscosity (η) of the colony-biofilms were quantified (</w:t>
      </w:r>
      <w:r w:rsidR="002C2823" w:rsidRPr="00613A77">
        <w:t>Fig.</w:t>
      </w:r>
      <w:r w:rsidRPr="00613A77">
        <w:t xml:space="preserve"> 5D, E). The viscoelasticity of WT biofilms showed temporal changes, where on 2-d WT colony-biofilms showed little deformation (</w:t>
      </w:r>
      <w:r w:rsidR="002C2823" w:rsidRPr="00613A77">
        <w:t>Fig.</w:t>
      </w:r>
      <w:r w:rsidRPr="00613A77">
        <w:t xml:space="preserve"> 5A). In contrast, on 4-d WT colony-biofilms were more readily deformed (</w:t>
      </w:r>
      <w:r w:rsidR="002C2823" w:rsidRPr="00613A77">
        <w:t>Fig.</w:t>
      </w:r>
      <w:r w:rsidRPr="00613A77">
        <w:t xml:space="preserve"> 5B) and were less viscous and stiff (</w:t>
      </w:r>
      <w:r w:rsidR="002C2823" w:rsidRPr="00613A77">
        <w:t>Fig.</w:t>
      </w:r>
      <w:r w:rsidRPr="00613A77">
        <w:t xml:space="preserve"> 5D, E). On 6-d WT colony-biofilms returned to a stiffer phenotype, however were more viscous and rigid compared to 2-d (</w:t>
      </w:r>
      <w:r w:rsidR="002C2823" w:rsidRPr="00613A77">
        <w:t>Fig.</w:t>
      </w:r>
      <w:r w:rsidRPr="00613A77">
        <w:t xml:space="preserve"> 5D, E)</w:t>
      </w:r>
      <w:proofErr w:type="gramStart"/>
      <w:r w:rsidRPr="00613A77">
        <w:t>.</w:t>
      </w:r>
      <w:proofErr w:type="gramEnd"/>
      <w:r w:rsidRPr="00613A77">
        <w:t xml:space="preserve"> </w:t>
      </w:r>
    </w:p>
    <w:p w14:paraId="3A190258" w14:textId="77777777" w:rsidR="00FC6455" w:rsidRPr="00613A77" w:rsidRDefault="00FC6455" w:rsidP="00761A04">
      <w:pPr>
        <w:jc w:val="left"/>
      </w:pPr>
    </w:p>
    <w:p w14:paraId="6C7BBFFC" w14:textId="3BF1D596" w:rsidR="00FC6455" w:rsidRPr="00613A77" w:rsidRDefault="00FC6455" w:rsidP="00761A04">
      <w:pPr>
        <w:jc w:val="left"/>
      </w:pPr>
      <w:r w:rsidRPr="00613A77">
        <w:t>In comparison, the viscoelastic response of RSCV</w:t>
      </w:r>
      <w:r w:rsidRPr="00613A77">
        <w:rPr>
          <w:i/>
        </w:rPr>
        <w:t xml:space="preserve"> </w:t>
      </w:r>
      <w:r w:rsidRPr="00613A77">
        <w:t>biofilms remained relatively steady over time (</w:t>
      </w:r>
      <w:r w:rsidR="002C2823" w:rsidRPr="00613A77">
        <w:t>Fig.</w:t>
      </w:r>
      <w:r w:rsidRPr="00613A77">
        <w:t xml:space="preserve"> 5), except for a slight increase in viscosity from 4-d to 6-d (</w:t>
      </w:r>
      <w:r w:rsidR="002C2823" w:rsidRPr="00613A77">
        <w:t>Fig.</w:t>
      </w:r>
      <w:r w:rsidRPr="00613A77">
        <w:t xml:space="preserve"> 5D). On 2-d, WT and RSCV colony-biofilms were similar. However, on 4-d and 6-d the biophysical comparisons between WT and RSCV biofilms changed due to the temporal changes of WT biofilms. On 4-d, when WT biofilms were softer, RSCV biofilms were more viscous and stiff in comparison  (</w:t>
      </w:r>
      <w:r w:rsidR="002C2823" w:rsidRPr="00613A77">
        <w:t>Fig.</w:t>
      </w:r>
      <w:r w:rsidRPr="00613A77">
        <w:t xml:space="preserve"> 5D, E). While on 6-d, when WT biofilms became more solid, RSCV biofilms were less viscous and stiff in comparison (</w:t>
      </w:r>
      <w:r w:rsidR="002C2823" w:rsidRPr="00613A77">
        <w:t>Fig.</w:t>
      </w:r>
      <w:r w:rsidRPr="00613A77">
        <w:t xml:space="preserve"> 5D, E). </w:t>
      </w:r>
    </w:p>
    <w:p w14:paraId="0CFB050E" w14:textId="77777777" w:rsidR="00FC6455" w:rsidRPr="00613A77" w:rsidRDefault="00FC6455" w:rsidP="00761A04">
      <w:pPr>
        <w:jc w:val="left"/>
      </w:pPr>
    </w:p>
    <w:p w14:paraId="14FDAC2D" w14:textId="3316B9FE" w:rsidR="00FC6455" w:rsidRPr="00613A77" w:rsidRDefault="00FC6455" w:rsidP="00761A04">
      <w:pPr>
        <w:jc w:val="left"/>
      </w:pPr>
      <w:r w:rsidRPr="00613A77">
        <w:t>As their observed colony-biofilm morphology would suggest (</w:t>
      </w:r>
      <w:r w:rsidR="002C2823" w:rsidRPr="00613A77">
        <w:t>Fig.</w:t>
      </w:r>
      <w:r w:rsidRPr="00613A77">
        <w:t xml:space="preserve"> 1A), 2-d mucoid colony-biofilms were dominated by viscous </w:t>
      </w:r>
      <w:r w:rsidR="00761A04" w:rsidRPr="00613A77">
        <w:t>behaviour</w:t>
      </w:r>
      <w:r w:rsidRPr="00613A77">
        <w:t xml:space="preserve"> and exhibited flow upon initial </w:t>
      </w:r>
      <w:r w:rsidRPr="00613A77">
        <w:lastRenderedPageBreak/>
        <w:t>recovery (</w:t>
      </w:r>
      <w:r w:rsidR="002C2823" w:rsidRPr="00613A77">
        <w:t>Fig.</w:t>
      </w:r>
      <w:r w:rsidRPr="00613A77">
        <w:t xml:space="preserve"> 5A); therefore no elastic recovery could be measured to determine the shear modulus (</w:t>
      </w:r>
      <w:r w:rsidR="002C2823" w:rsidRPr="00613A77">
        <w:t>Fig.</w:t>
      </w:r>
      <w:r w:rsidRPr="00613A77">
        <w:t xml:space="preserve"> 5D). WT colony-biofilms were more viscous compared to mucoid at this timepoint (</w:t>
      </w:r>
      <w:r w:rsidR="002C2823" w:rsidRPr="00613A77">
        <w:t>Fig.</w:t>
      </w:r>
      <w:r w:rsidRPr="00613A77">
        <w:t xml:space="preserve"> 5E). On 4-d and 6-d the viscoelastic response of mucoid colony-biofilms were similar, showing reduced deformation compared to 2-d (</w:t>
      </w:r>
      <w:r w:rsidR="002C2823" w:rsidRPr="00613A77">
        <w:t>Fig.</w:t>
      </w:r>
      <w:r w:rsidRPr="00613A77">
        <w:t xml:space="preserve"> 5A-C). This correlated to an increased viscosity (</w:t>
      </w:r>
      <w:r w:rsidR="002C2823" w:rsidRPr="00613A77">
        <w:t>Fig.</w:t>
      </w:r>
      <w:r w:rsidRPr="00613A77">
        <w:t xml:space="preserve"> 5D) and shear modulus (</w:t>
      </w:r>
      <w:r w:rsidR="002C2823" w:rsidRPr="00613A77">
        <w:t>Fig.</w:t>
      </w:r>
      <w:r w:rsidRPr="00613A77">
        <w:t xml:space="preserve"> 5E). Compared to WT colony-biofilms, on 4-d the viscosity and shear modulus were similar, however on 6-d WT biofilms were more viscous and stiffer (</w:t>
      </w:r>
      <w:r w:rsidR="002C2823" w:rsidRPr="00613A77">
        <w:t>Fig.</w:t>
      </w:r>
      <w:r w:rsidRPr="00613A77">
        <w:t xml:space="preserve"> 5D, E). </w:t>
      </w:r>
    </w:p>
    <w:p w14:paraId="62C2F5C4" w14:textId="77777777" w:rsidR="00FC6455" w:rsidRPr="00613A77" w:rsidRDefault="00FC6455" w:rsidP="00761A04">
      <w:pPr>
        <w:jc w:val="left"/>
      </w:pPr>
    </w:p>
    <w:p w14:paraId="6C5B3B9D" w14:textId="77777777" w:rsidR="00FC6455" w:rsidRPr="00613A77" w:rsidRDefault="00FC6455" w:rsidP="00761A04">
      <w:pPr>
        <w:pStyle w:val="Heading2"/>
        <w:jc w:val="left"/>
      </w:pPr>
      <w:r w:rsidRPr="00613A77">
        <w:t xml:space="preserve">Oscillatory frequency sweeps reveals changes in WT, RSCV and mucoid biofilm viscoelasticity across dynamic ranges </w:t>
      </w:r>
    </w:p>
    <w:p w14:paraId="030AE6F5" w14:textId="768763E4" w:rsidR="00FC6455" w:rsidRPr="00613A77" w:rsidRDefault="00FC6455" w:rsidP="00761A04">
      <w:pPr>
        <w:jc w:val="left"/>
      </w:pPr>
      <w:r w:rsidRPr="00613A77">
        <w:t xml:space="preserve">To measure how the complex viscoelastic parameters of </w:t>
      </w:r>
      <w:r w:rsidRPr="00613A77">
        <w:rPr>
          <w:i/>
        </w:rPr>
        <w:t>P. aeruginosa</w:t>
      </w:r>
      <w:r w:rsidRPr="00613A77">
        <w:t xml:space="preserve"> colony-biofilms varied as a function of frequency, dynamic oscillatory frequency sweeps were performed (</w:t>
      </w:r>
      <w:r w:rsidR="002C2823" w:rsidRPr="00613A77">
        <w:t>Fig.</w:t>
      </w:r>
      <w:r w:rsidRPr="00613A77">
        <w:t xml:space="preserve"> 6). This analysis shows how a material will behave when subjected to an oscillating force at any given frequency within the testing range (0.1-100rad/s). </w:t>
      </w:r>
    </w:p>
    <w:p w14:paraId="544AEE4A" w14:textId="77777777" w:rsidR="00FC6455" w:rsidRPr="00613A77" w:rsidRDefault="00FC6455" w:rsidP="00761A04">
      <w:pPr>
        <w:jc w:val="left"/>
      </w:pPr>
    </w:p>
    <w:p w14:paraId="59A469F2" w14:textId="3D1A506C" w:rsidR="00FC6455" w:rsidRPr="00613A77" w:rsidRDefault="00FC6455" w:rsidP="00761A04">
      <w:pPr>
        <w:jc w:val="left"/>
      </w:pPr>
      <w:r w:rsidRPr="00613A77">
        <w:t>For WT, 2-d, and 6-d colony-biofilms, both moduli were relatively independent of frequency, with the storage modulus greater than the loss modulus across all frequencies (</w:t>
      </w:r>
      <w:r w:rsidR="002C2823" w:rsidRPr="00613A77">
        <w:t>Fig.</w:t>
      </w:r>
      <w:r w:rsidRPr="00613A77">
        <w:t xml:space="preserve"> 6A). The magnitude of the moduli was greater for 6-d colony-biofilms compared to 2-d, suggesting that WT colony-biofilms displayed more elastic-solid </w:t>
      </w:r>
      <w:r w:rsidR="00761A04" w:rsidRPr="00613A77">
        <w:t>behaviour</w:t>
      </w:r>
      <w:r w:rsidRPr="00613A77">
        <w:t xml:space="preserve"> on 6-d (</w:t>
      </w:r>
      <w:r w:rsidR="002C2823" w:rsidRPr="00613A77">
        <w:t>Fig.</w:t>
      </w:r>
      <w:r w:rsidRPr="00613A77">
        <w:t xml:space="preserve"> 6A). In comparison, WT biofilms on 4-d showed a viscoelastic crossover of the storage and loss modulus, where at high frequencies the biofilm elastic </w:t>
      </w:r>
      <w:r w:rsidR="00761A04" w:rsidRPr="00613A77">
        <w:t>behaviour</w:t>
      </w:r>
      <w:r w:rsidRPr="00613A77">
        <w:t xml:space="preserve"> dominated (G’ &gt; G”) and at low frequencies the viscous </w:t>
      </w:r>
      <w:r w:rsidR="00761A04" w:rsidRPr="00613A77">
        <w:t>behaviour</w:t>
      </w:r>
      <w:r w:rsidRPr="00613A77">
        <w:t xml:space="preserve"> dominated (G” &gt; G’) (</w:t>
      </w:r>
      <w:r w:rsidR="002C2823" w:rsidRPr="00613A77">
        <w:t>Fig.</w:t>
      </w:r>
      <w:r w:rsidRPr="00613A77">
        <w:t xml:space="preserve"> 6A). This fluctuating </w:t>
      </w:r>
      <w:r w:rsidR="00761A04" w:rsidRPr="00613A77">
        <w:t>behaviour</w:t>
      </w:r>
      <w:r w:rsidRPr="00613A77">
        <w:t xml:space="preserve"> is reflective of that observed for the creep-recovery measurements (</w:t>
      </w:r>
      <w:r w:rsidR="002C2823" w:rsidRPr="00613A77">
        <w:t>Fig.</w:t>
      </w:r>
      <w:r w:rsidRPr="00613A77">
        <w:t xml:space="preserve"> 5).     </w:t>
      </w:r>
    </w:p>
    <w:p w14:paraId="13814A53" w14:textId="77777777" w:rsidR="00FC6455" w:rsidRPr="00613A77" w:rsidRDefault="00FC6455" w:rsidP="00761A04">
      <w:pPr>
        <w:jc w:val="left"/>
      </w:pPr>
    </w:p>
    <w:p w14:paraId="620D0AB9" w14:textId="5D20651D" w:rsidR="00FC6455" w:rsidRPr="00613A77" w:rsidRDefault="00FC6455" w:rsidP="00761A04">
      <w:pPr>
        <w:jc w:val="left"/>
      </w:pPr>
      <w:r w:rsidRPr="00613A77">
        <w:t>RSCV colony-biofilms showed a gradual progression to more elastic-solid properties over time. 2-d and 4-d biofilms displayed a viscoelastic crossover of the storage and loss modulus (</w:t>
      </w:r>
      <w:r w:rsidR="002C2823" w:rsidRPr="00613A77">
        <w:t>Fig.</w:t>
      </w:r>
      <w:r w:rsidRPr="00613A77">
        <w:t xml:space="preserve"> 6B), similar to WT 4-d biofilms. While, for 6-d RSCV colony-biofilms both moduli were independent of frequency with the storage modulus greater than the loss modulus across all frequencies, similar to WT 6-d biofilms (</w:t>
      </w:r>
      <w:r w:rsidR="002C2823" w:rsidRPr="00613A77">
        <w:t>Fig.</w:t>
      </w:r>
      <w:r w:rsidRPr="00613A77">
        <w:t xml:space="preserve"> 6B). This indicates that 6-d RSCV biofilms displayed more elastic-solid properties compared to 2-d and 4-d (</w:t>
      </w:r>
      <w:r w:rsidR="002C2823" w:rsidRPr="00613A77">
        <w:t>Fig.</w:t>
      </w:r>
      <w:r w:rsidRPr="00613A77">
        <w:t xml:space="preserve"> 6B).</w:t>
      </w:r>
    </w:p>
    <w:p w14:paraId="29613A5E" w14:textId="77777777" w:rsidR="00FC6455" w:rsidRPr="00613A77" w:rsidRDefault="00FC6455" w:rsidP="00761A04">
      <w:pPr>
        <w:jc w:val="left"/>
        <w:rPr>
          <w:rFonts w:cs="Times New Roman"/>
        </w:rPr>
      </w:pPr>
    </w:p>
    <w:p w14:paraId="1208F5DA" w14:textId="0330FF60" w:rsidR="00FC6455" w:rsidRPr="00613A77" w:rsidRDefault="00FC6455" w:rsidP="00761A04">
      <w:pPr>
        <w:jc w:val="left"/>
      </w:pPr>
      <w:r w:rsidRPr="00613A77">
        <w:t>As expected, 2-d mucoid colony-biofilms exhibited viscoelastic fluid behaviour, as the storage and loss moduli were comparative (</w:t>
      </w:r>
      <w:r w:rsidR="002C2823" w:rsidRPr="00613A77">
        <w:t>Fig.</w:t>
      </w:r>
      <w:r w:rsidRPr="00613A77">
        <w:t xml:space="preserve"> 6C). On 4-d and 6-d mucoid colony-biofilms displayed increasing elastic </w:t>
      </w:r>
      <w:r w:rsidR="00761A04" w:rsidRPr="00613A77">
        <w:t>behaviour</w:t>
      </w:r>
      <w:r w:rsidRPr="00613A77">
        <w:t xml:space="preserve"> at higher frequencies, with the storage modulus being dominant at these frequencies (</w:t>
      </w:r>
      <w:r w:rsidR="002C2823" w:rsidRPr="00613A77">
        <w:t>Fig.</w:t>
      </w:r>
      <w:r w:rsidRPr="00613A77">
        <w:t xml:space="preserve"> 6C). Mucoid</w:t>
      </w:r>
      <w:r w:rsidRPr="00613A77">
        <w:rPr>
          <w:i/>
        </w:rPr>
        <w:t xml:space="preserve"> </w:t>
      </w:r>
      <w:r w:rsidRPr="00613A77">
        <w:t xml:space="preserve">colony-biofilms were generally more fluid than WT across all three timepoints, with the exception of 4-d where both biofilms showed similar </w:t>
      </w:r>
      <w:r w:rsidR="00761A04" w:rsidRPr="00613A77">
        <w:t>behaviour</w:t>
      </w:r>
      <w:r w:rsidRPr="00613A77">
        <w:t xml:space="preserve"> (</w:t>
      </w:r>
      <w:r w:rsidR="002C2823" w:rsidRPr="00613A77">
        <w:t>Fig.</w:t>
      </w:r>
      <w:r w:rsidRPr="00613A77">
        <w:t xml:space="preserve"> 6A, C).</w:t>
      </w:r>
    </w:p>
    <w:p w14:paraId="7CCC6D88" w14:textId="77777777" w:rsidR="00FC6455" w:rsidRPr="00613A77" w:rsidRDefault="00FC6455" w:rsidP="00761A04">
      <w:pPr>
        <w:jc w:val="left"/>
      </w:pPr>
    </w:p>
    <w:p w14:paraId="4992E33B" w14:textId="77777777" w:rsidR="00FC6455" w:rsidRPr="00613A77" w:rsidRDefault="00FC6455" w:rsidP="00761A04">
      <w:pPr>
        <w:pStyle w:val="Heading2"/>
        <w:jc w:val="left"/>
      </w:pPr>
      <w:r w:rsidRPr="00613A77">
        <w:t xml:space="preserve">Correlation of colony-biofilm viscoelasticity to theoretical mucociliary and cough clearance indices </w:t>
      </w:r>
    </w:p>
    <w:p w14:paraId="23242CC5" w14:textId="2000C5D1" w:rsidR="00FC6455" w:rsidRPr="00613A77" w:rsidRDefault="00FC6455" w:rsidP="00761A04">
      <w:pPr>
        <w:jc w:val="left"/>
        <w:rPr>
          <w:rFonts w:cs="Times New Roman"/>
        </w:rPr>
      </w:pPr>
      <w:r w:rsidRPr="00613A77">
        <w:rPr>
          <w:rFonts w:cs="Times New Roman"/>
        </w:rPr>
        <w:t xml:space="preserve">To correlate the viscoelasticity of </w:t>
      </w:r>
      <w:r w:rsidRPr="00613A77">
        <w:rPr>
          <w:rFonts w:cs="Times New Roman"/>
          <w:i/>
        </w:rPr>
        <w:t>P. aeruginosa</w:t>
      </w:r>
      <w:r w:rsidRPr="00613A77">
        <w:rPr>
          <w:rFonts w:cs="Times New Roman"/>
        </w:rPr>
        <w:t xml:space="preserve"> biofilms determined here to the predicted mechanical clearance from the CF lung, we calculated the mucociliary clearance index (MCI) and the cough clearance index (CCI) (</w:t>
      </w:r>
      <w:r w:rsidR="002C2823" w:rsidRPr="00613A77">
        <w:rPr>
          <w:rFonts w:cs="Times New Roman"/>
        </w:rPr>
        <w:t>Fig.</w:t>
      </w:r>
      <w:r w:rsidRPr="00613A77">
        <w:rPr>
          <w:rFonts w:cs="Times New Roman"/>
        </w:rPr>
        <w:t xml:space="preserve"> 7). Here, a higher index indicates a higher theoretical clearance. </w:t>
      </w:r>
      <w:r w:rsidRPr="00613A77">
        <w:t>The MCI and CCI were calculated at an angular frequency of 1ra</w:t>
      </w:r>
      <w:r w:rsidR="00C26EC6" w:rsidRPr="00613A77">
        <w:t>d/s and 100rad/s according to equation</w:t>
      </w:r>
      <w:r w:rsidRPr="00613A77">
        <w:t xml:space="preserve"> </w:t>
      </w:r>
      <w:r w:rsidR="00C26EC6" w:rsidRPr="00613A77">
        <w:t>(</w:t>
      </w:r>
      <w:r w:rsidRPr="00613A77">
        <w:t>2</w:t>
      </w:r>
      <w:r w:rsidR="00C26EC6" w:rsidRPr="00613A77">
        <w:t>)</w:t>
      </w:r>
      <w:r w:rsidRPr="00613A77">
        <w:t xml:space="preserve"> and </w:t>
      </w:r>
      <w:r w:rsidR="00C26EC6" w:rsidRPr="00613A77">
        <w:t>(</w:t>
      </w:r>
      <w:r w:rsidRPr="00613A77">
        <w:t>3</w:t>
      </w:r>
      <w:r w:rsidR="00C26EC6" w:rsidRPr="00613A77">
        <w:t>)</w:t>
      </w:r>
      <w:r w:rsidRPr="00613A77">
        <w:t xml:space="preserve"> respectively. The MCI and CCI of </w:t>
      </w:r>
      <w:r w:rsidRPr="00613A77">
        <w:rPr>
          <w:i/>
        </w:rPr>
        <w:t>P. aeruginosa</w:t>
      </w:r>
      <w:r w:rsidRPr="00613A77">
        <w:t xml:space="preserve"> colony-biofilms were similar to those previously reported for CF sputum </w:t>
      </w:r>
      <w:r w:rsidRPr="00613A77">
        <w:rPr>
          <w:rFonts w:cs="Times New Roman"/>
        </w:rPr>
        <w:t>(</w:t>
      </w:r>
      <w:r w:rsidR="002C2823" w:rsidRPr="00613A77">
        <w:rPr>
          <w:rFonts w:cs="Times New Roman"/>
        </w:rPr>
        <w:t>Fig.</w:t>
      </w:r>
      <w:r w:rsidRPr="00613A77">
        <w:rPr>
          <w:rFonts w:cs="Times New Roman"/>
        </w:rPr>
        <w:t xml:space="preserve"> 7; dotted lines) </w:t>
      </w:r>
      <w:r w:rsidR="00C26EC6" w:rsidRPr="00613A77">
        <w:rPr>
          <w:rFonts w:cs="Times New Roman"/>
        </w:rPr>
        <w:fldChar w:fldCharType="begin">
          <w:fldData xml:space="preserve">PEVuZE5vdGU+PENpdGU+PEF1dGhvcj5EYXNndXB0YTwvQXV0aG9yPjxZZWFyPjE5OTY8L1llYXI+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</w:fldData>
        </w:fldChar>
      </w:r>
      <w:r w:rsidR="008C5424" w:rsidRPr="00613A77">
        <w:rPr>
          <w:rFonts w:cs="Times New Roman"/>
        </w:rPr>
        <w:instrText xml:space="preserve"> ADDIN EN.CITE </w:instrText>
      </w:r>
      <w:r w:rsidR="008C5424" w:rsidRPr="00613A77">
        <w:rPr>
          <w:rFonts w:cs="Times New Roman"/>
        </w:rPr>
        <w:fldChar w:fldCharType="begin">
          <w:fldData xml:space="preserve">PEVuZE5vdGU+PENpdGU+PEF1dGhvcj5EYXNndXB0YTwvQXV0aG9yPjxZZWFyPjE5OTY8L1llYXI+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</w:fldData>
        </w:fldChar>
      </w:r>
      <w:r w:rsidR="008C5424" w:rsidRPr="00613A77">
        <w:rPr>
          <w:rFonts w:cs="Times New Roman"/>
        </w:rPr>
        <w:instrText xml:space="preserve"> ADDIN EN.CITE.DATA </w:instrText>
      </w:r>
      <w:r w:rsidR="008C5424" w:rsidRPr="00613A77">
        <w:rPr>
          <w:rFonts w:cs="Times New Roman"/>
        </w:rPr>
      </w:r>
      <w:r w:rsidR="008C5424" w:rsidRPr="00613A77">
        <w:rPr>
          <w:rFonts w:cs="Times New Roman"/>
        </w:rPr>
        <w:fldChar w:fldCharType="end"/>
      </w:r>
      <w:r w:rsidR="00C26EC6" w:rsidRPr="00613A77">
        <w:rPr>
          <w:rFonts w:cs="Times New Roman"/>
        </w:rPr>
      </w:r>
      <w:r w:rsidR="00C26EC6" w:rsidRPr="00613A77">
        <w:rPr>
          <w:rFonts w:cs="Times New Roman"/>
        </w:rPr>
        <w:fldChar w:fldCharType="separate"/>
      </w:r>
      <w:r w:rsidR="008C5424" w:rsidRPr="00613A77">
        <w:rPr>
          <w:rFonts w:cs="Times New Roman"/>
          <w:noProof/>
          <w:vertAlign w:val="superscript"/>
        </w:rPr>
        <w:t>31</w:t>
      </w:r>
      <w:r w:rsidR="00C26EC6" w:rsidRPr="00613A77">
        <w:rPr>
          <w:rFonts w:cs="Times New Roman"/>
        </w:rPr>
        <w:fldChar w:fldCharType="end"/>
      </w:r>
      <w:r w:rsidRPr="00613A77">
        <w:rPr>
          <w:rFonts w:cs="Times New Roman"/>
        </w:rPr>
        <w:t xml:space="preserve">. </w:t>
      </w:r>
    </w:p>
    <w:p w14:paraId="3DD64F58" w14:textId="77777777" w:rsidR="00FC6455" w:rsidRPr="00613A77" w:rsidRDefault="00FC6455" w:rsidP="00761A04">
      <w:pPr>
        <w:jc w:val="left"/>
        <w:rPr>
          <w:rFonts w:cs="Times New Roman"/>
        </w:rPr>
      </w:pPr>
    </w:p>
    <w:p w14:paraId="61AEAB46" w14:textId="0075238D" w:rsidR="00FC6455" w:rsidRPr="00613A77" w:rsidRDefault="00FC6455" w:rsidP="00761A04">
      <w:pPr>
        <w:jc w:val="left"/>
      </w:pPr>
      <w:r w:rsidRPr="00613A77">
        <w:t>2-d WT colony-biofilms showed an intermediate MCI and CCI compared to other timepoints (</w:t>
      </w:r>
      <w:r w:rsidR="002C2823" w:rsidRPr="00613A77">
        <w:t>Fig.</w:t>
      </w:r>
      <w:r w:rsidRPr="00613A77">
        <w:t xml:space="preserve"> 7). The more fluid 4-d WT colony-biofilms had a reduced MCI compared to both 2-d and 6-d (</w:t>
      </w:r>
      <w:r w:rsidR="002C2823" w:rsidRPr="00613A77">
        <w:t>Fig.</w:t>
      </w:r>
      <w:r w:rsidRPr="00613A77">
        <w:t xml:space="preserve"> 7A). However, this correlated to an increased CCI (</w:t>
      </w:r>
      <w:r w:rsidR="002C2823" w:rsidRPr="00613A77">
        <w:t>Fig.</w:t>
      </w:r>
      <w:r w:rsidRPr="00613A77">
        <w:t xml:space="preserve"> 7B). The highly elastic 6-d WT biofilms had a MCI similar to 2-d (</w:t>
      </w:r>
      <w:r w:rsidR="002C2823" w:rsidRPr="00613A77">
        <w:t>Fig.</w:t>
      </w:r>
      <w:r w:rsidRPr="00613A77">
        <w:t xml:space="preserve"> 7A). However, the CCI was reduced compared to both the 2-d and 4-d biofilms (</w:t>
      </w:r>
      <w:r w:rsidR="002C2823" w:rsidRPr="00613A77">
        <w:t>Fig.</w:t>
      </w:r>
      <w:r w:rsidRPr="00613A77">
        <w:t xml:space="preserve"> 7B). </w:t>
      </w:r>
    </w:p>
    <w:p w14:paraId="04ED8123" w14:textId="77777777" w:rsidR="00FC6455" w:rsidRPr="00613A77" w:rsidRDefault="00FC6455" w:rsidP="00761A04">
      <w:pPr>
        <w:jc w:val="left"/>
      </w:pPr>
    </w:p>
    <w:p w14:paraId="267FD3FD" w14:textId="280805D2" w:rsidR="00FC6455" w:rsidRPr="00613A77" w:rsidRDefault="00FC6455" w:rsidP="00761A04">
      <w:pPr>
        <w:jc w:val="left"/>
      </w:pPr>
      <w:r w:rsidRPr="00613A77">
        <w:t>RSCV biofilms on 2-d and 4-d had a similar MCI and CCI (</w:t>
      </w:r>
      <w:r w:rsidR="002C2823" w:rsidRPr="00613A77">
        <w:t>Fig.</w:t>
      </w:r>
      <w:r w:rsidRPr="00613A77">
        <w:t xml:space="preserve"> 7). However, an increase in elastic-solid </w:t>
      </w:r>
      <w:r w:rsidR="00761A04" w:rsidRPr="00613A77">
        <w:t>behaviour</w:t>
      </w:r>
      <w:r w:rsidRPr="00613A77">
        <w:t xml:space="preserve"> of 6-d biofilms correlated to a reduced CCI compared to 2-d and 4-d, similar to WT (</w:t>
      </w:r>
      <w:r w:rsidR="002C2823" w:rsidRPr="00613A77">
        <w:t>Fig.</w:t>
      </w:r>
      <w:r w:rsidRPr="00613A77">
        <w:t xml:space="preserve"> 7B). For the most part the MCI and CCI of RSCV biofilms were equivalent to WT, with the exception of 4-d where WT had an increased CCI (</w:t>
      </w:r>
      <w:r w:rsidR="002C2823" w:rsidRPr="00613A77">
        <w:t>Fig.</w:t>
      </w:r>
      <w:r w:rsidRPr="00613A77">
        <w:t xml:space="preserve"> 7B).   </w:t>
      </w:r>
    </w:p>
    <w:p w14:paraId="10F45433" w14:textId="77777777" w:rsidR="00FC6455" w:rsidRPr="00613A77" w:rsidRDefault="00FC6455" w:rsidP="00761A04">
      <w:pPr>
        <w:jc w:val="left"/>
      </w:pPr>
    </w:p>
    <w:p w14:paraId="084EE05A" w14:textId="4EB71D0A" w:rsidR="00FC6455" w:rsidRPr="00613A77" w:rsidRDefault="00FC6455" w:rsidP="00761A04">
      <w:pPr>
        <w:jc w:val="left"/>
      </w:pPr>
      <w:r w:rsidRPr="00613A77">
        <w:t xml:space="preserve">The fluid </w:t>
      </w:r>
      <w:r w:rsidR="00761A04" w:rsidRPr="00613A77">
        <w:t>behaviour</w:t>
      </w:r>
      <w:r w:rsidRPr="00613A77">
        <w:t xml:space="preserve"> of mucoid biofilms on 2-d correlated to a reduced MCI and CCI compared to WT (</w:t>
      </w:r>
      <w:r w:rsidR="002C2823" w:rsidRPr="00613A77">
        <w:t>Fig.</w:t>
      </w:r>
      <w:r w:rsidRPr="00613A77">
        <w:t xml:space="preserve"> 7). Development of partial elastic-solid </w:t>
      </w:r>
      <w:r w:rsidR="00761A04" w:rsidRPr="00613A77">
        <w:t>behaviour</w:t>
      </w:r>
      <w:r w:rsidRPr="00613A77">
        <w:t xml:space="preserve"> of mucoid biofilms on 4-d and 6-d resulted in an increased MCI and CCI compared to 2-d (</w:t>
      </w:r>
      <w:r w:rsidR="002C2823" w:rsidRPr="00613A77">
        <w:t>Fig.</w:t>
      </w:r>
      <w:r w:rsidRPr="00613A77">
        <w:t xml:space="preserve"> 7). At these later timepoints the MCI and CCI of mucoid biofilms were equivalent to WT (</w:t>
      </w:r>
      <w:r w:rsidR="002C2823" w:rsidRPr="00613A77">
        <w:t>Fig.</w:t>
      </w:r>
      <w:r w:rsidRPr="00613A77">
        <w:t xml:space="preserve"> 7).  </w:t>
      </w:r>
    </w:p>
    <w:p w14:paraId="55019C89" w14:textId="77777777" w:rsidR="00FC6455" w:rsidRPr="00613A77" w:rsidRDefault="00FC6455" w:rsidP="00761A04">
      <w:pPr>
        <w:jc w:val="left"/>
      </w:pPr>
    </w:p>
    <w:p w14:paraId="39DF0451" w14:textId="590E2AD2" w:rsidR="00FC6455" w:rsidRPr="00613A77" w:rsidRDefault="00FC6455" w:rsidP="00761A04">
      <w:pPr>
        <w:pStyle w:val="Heading1"/>
        <w:jc w:val="left"/>
      </w:pPr>
      <w:r w:rsidRPr="00613A77">
        <w:t>Discussion</w:t>
      </w:r>
    </w:p>
    <w:p w14:paraId="3C4B1DEB" w14:textId="574E68AB" w:rsidR="00FC6455" w:rsidRPr="00613A77" w:rsidRDefault="00FC6455" w:rsidP="00761A04">
      <w:pPr>
        <w:jc w:val="left"/>
      </w:pPr>
      <w:r w:rsidRPr="00613A77">
        <w:t xml:space="preserve">Here we determined the rheological properties of representative pathoadapted </w:t>
      </w:r>
      <w:r w:rsidRPr="00613A77">
        <w:rPr>
          <w:i/>
        </w:rPr>
        <w:t>P. aeruginosa</w:t>
      </w:r>
      <w:r w:rsidRPr="00613A77">
        <w:t xml:space="preserve"> variants compared to their isogenic WT parent. The viscoelasticity of WT colony-biofilms showed extensive temporal changes during biofilm development.</w:t>
      </w:r>
      <w:r w:rsidR="00C709A6" w:rsidRPr="00613A77">
        <w:t xml:space="preserve"> 2-d and 6-d WT biofilms showed rheological behaviour reflective of </w:t>
      </w:r>
      <w:r w:rsidR="00513A4B" w:rsidRPr="00613A77">
        <w:t>viscoelastic gels</w:t>
      </w:r>
      <w:r w:rsidR="00C709A6" w:rsidRPr="00613A77">
        <w:t xml:space="preserve">, whereas 4-d biofilms behaved as a viscoelastic liquid </w:t>
      </w:r>
      <w:r w:rsidR="00E375CE" w:rsidRPr="00613A77">
        <w:t>(Fig 6</w:t>
      </w:r>
      <w:r w:rsidR="00DA0264" w:rsidRPr="00613A77">
        <w:t>;</w:t>
      </w:r>
      <w:r w:rsidR="00E375CE" w:rsidRPr="00613A77">
        <w:t xml:space="preserve"> </w:t>
      </w:r>
      <w:r w:rsidR="00E375CE" w:rsidRPr="00613A77">
        <w:fldChar w:fldCharType="begin"/>
      </w:r>
      <w:r w:rsidR="00253419" w:rsidRPr="00613A77">
        <w:instrText xml:space="preserve"> ADDIN EN.CITE &lt;EndNote&gt;&lt;Cite&gt;&lt;Author&gt;Kavanagh&lt;/Author&gt;&lt;Year&gt;1998&lt;/Year&gt;&lt;RecNum&gt;559&lt;/RecNum&gt;&lt;DisplayText&gt;&lt;style face="superscript"&gt;32&lt;/style&gt;&lt;/DisplayText&gt;&lt;record&gt;&lt;rec-number&gt;559&lt;/rec-number&gt;&lt;foreign-keys&gt;&lt;key app="EN" db-id="xp9s5rfstexpwceaa9gxaf9ow0tr2v22eded" timestamp="1489682898"&gt;559&lt;/key&gt;&lt;/foreign-keys&gt;&lt;ref-type name="Journal Article"&gt;17&lt;/ref-type&gt;&lt;contributors&gt;&lt;authors&gt;&lt;author&gt;Kavanagh, Gaynor M&lt;/author&gt;&lt;author&gt;Ross-Murphy, Simon B&lt;/author&gt;&lt;/authors&gt;&lt;/contributors&gt;&lt;titles&gt;&lt;title&gt;Rheological characterisation of polymer gels&lt;/title&gt;&lt;secondary-title&gt;Progress in Polymer Science&lt;/secondary-title&gt;&lt;/titles&gt;&lt;periodical&gt;&lt;full-title&gt;Progress in Polymer Science&lt;/full-title&gt;&lt;/periodical&gt;&lt;pages&gt;533-562&lt;/pages&gt;&lt;volume&gt;23&lt;/volume&gt;&lt;number&gt;3&lt;/number&gt;&lt;dates&gt;&lt;year&gt;1998&lt;/year&gt;&lt;/dates&gt;&lt;isbn&gt;0079-6700&lt;/isbn&gt;&lt;urls&gt;&lt;/urls&gt;&lt;/record&gt;&lt;/Cite&gt;&lt;/EndNote&gt;</w:instrText>
      </w:r>
      <w:r w:rsidR="00E375CE" w:rsidRPr="00613A77">
        <w:fldChar w:fldCharType="separate"/>
      </w:r>
      <w:r w:rsidR="00253419" w:rsidRPr="00613A77">
        <w:rPr>
          <w:noProof/>
          <w:vertAlign w:val="superscript"/>
        </w:rPr>
        <w:t>32</w:t>
      </w:r>
      <w:r w:rsidR="00E375CE" w:rsidRPr="00613A77">
        <w:fldChar w:fldCharType="end"/>
      </w:r>
      <w:r w:rsidR="00C709A6" w:rsidRPr="00613A77">
        <w:t>).</w:t>
      </w:r>
      <w:r w:rsidRPr="00613A77">
        <w:t xml:space="preserve"> </w:t>
      </w:r>
      <w:r w:rsidR="00F76AFA" w:rsidRPr="00613A77">
        <w:t xml:space="preserve">This suggests that </w:t>
      </w:r>
      <w:r w:rsidR="00253419" w:rsidRPr="00613A77">
        <w:t>for</w:t>
      </w:r>
      <w:r w:rsidR="00F76AFA" w:rsidRPr="00613A77">
        <w:t xml:space="preserve"> </w:t>
      </w:r>
      <w:r w:rsidR="00F76AFA" w:rsidRPr="00613A77">
        <w:lastRenderedPageBreak/>
        <w:t xml:space="preserve">2-d and 6-d </w:t>
      </w:r>
      <w:r w:rsidR="00253419" w:rsidRPr="00613A77">
        <w:t xml:space="preserve">biofilms </w:t>
      </w:r>
      <w:r w:rsidR="00F76AFA" w:rsidRPr="00613A77">
        <w:t xml:space="preserve">there are higher affinity interactions between EPS components, compared to 4-d. </w:t>
      </w:r>
      <w:r w:rsidRPr="00613A77">
        <w:t xml:space="preserve">It has recently been proposed that during </w:t>
      </w:r>
      <w:r w:rsidRPr="00613A77">
        <w:rPr>
          <w:i/>
        </w:rPr>
        <w:t>P. aeruginosa</w:t>
      </w:r>
      <w:r w:rsidRPr="00613A77">
        <w:t xml:space="preserve"> hydrated biofilm formation, the exopolysaccharide Psl is dominant at early stages, forming a stiff matrix, however Pel exopolysaccharide increases as the biofilm matures, remodeling the matrix and forming a more viscous or malleable structure </w:t>
      </w:r>
      <w:r w:rsidR="00E66D25" w:rsidRPr="00613A77">
        <w:fldChar w:fldCharType="begin">
          <w:fldData xml:space="preserve">PEVuZE5vdGU+PENpdGU+PEF1dGhvcj5DaGV3PC9BdXRob3I+PFllYXI+MjAxNDwvWWVhcj48UmVj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</w:fldData>
        </w:fldChar>
      </w:r>
      <w:r w:rsidR="00253419" w:rsidRPr="00613A77">
        <w:instrText xml:space="preserve"> ADDIN EN.CITE </w:instrText>
      </w:r>
      <w:r w:rsidR="00253419" w:rsidRPr="00613A77">
        <w:fldChar w:fldCharType="begin">
          <w:fldData xml:space="preserve">PEVuZE5vdGU+PENpdGU+PEF1dGhvcj5DaGV3PC9BdXRob3I+PFllYXI+MjAxNDwvWWVhcj48UmVj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</w:fldData>
        </w:fldChar>
      </w:r>
      <w:r w:rsidR="00253419" w:rsidRPr="00613A77">
        <w:instrText xml:space="preserve"> ADDIN EN.CITE.DATA </w:instrText>
      </w:r>
      <w:r w:rsidR="00253419" w:rsidRPr="00613A77">
        <w:fldChar w:fldCharType="end"/>
      </w:r>
      <w:r w:rsidR="00E66D25" w:rsidRPr="00613A77">
        <w:fldChar w:fldCharType="separate"/>
      </w:r>
      <w:r w:rsidR="00253419" w:rsidRPr="00613A77">
        <w:rPr>
          <w:noProof/>
          <w:vertAlign w:val="superscript"/>
        </w:rPr>
        <w:t>33</w:t>
      </w:r>
      <w:r w:rsidR="00E66D25" w:rsidRPr="00613A77">
        <w:fldChar w:fldCharType="end"/>
      </w:r>
      <w:r w:rsidRPr="00613A77">
        <w:t>. This mirrors our observations in the mechanical transitions of 2-d to 4-d WT biofilms. Together with our data this suggests that there might be waves of remodeling or temporal release of different amounts</w:t>
      </w:r>
      <w:r w:rsidR="00253419" w:rsidRPr="00613A77">
        <w:t>, types or binding affinities</w:t>
      </w:r>
      <w:r w:rsidRPr="00613A77">
        <w:t xml:space="preserve"> of EPS components. However changes in cell density at the time-points </w:t>
      </w:r>
      <w:r w:rsidR="00761A04" w:rsidRPr="00613A77">
        <w:t>analyse</w:t>
      </w:r>
      <w:r w:rsidRPr="00613A77">
        <w:t>d may also be having an effect.</w:t>
      </w:r>
      <w:r w:rsidR="00872ADC" w:rsidRPr="00613A77">
        <w:t xml:space="preserve"> These observations warrant further investigation to determine if this cyclic behaviour extends across timepoints after 6</w:t>
      </w:r>
      <w:r w:rsidR="00A41469" w:rsidRPr="00613A77">
        <w:t xml:space="preserve"> days</w:t>
      </w:r>
      <w:r w:rsidR="00872ADC" w:rsidRPr="00613A77">
        <w:t xml:space="preserve">. This will be the focus of future work. </w:t>
      </w:r>
    </w:p>
    <w:p w14:paraId="28C78681" w14:textId="77777777" w:rsidR="00FC6455" w:rsidRPr="00613A77" w:rsidRDefault="00FC6455" w:rsidP="00761A04">
      <w:pPr>
        <w:jc w:val="left"/>
      </w:pPr>
    </w:p>
    <w:p w14:paraId="097FDD4E" w14:textId="47039C38" w:rsidR="00FC6455" w:rsidRPr="00613A77" w:rsidRDefault="00FC6455" w:rsidP="00761A04">
      <w:pPr>
        <w:jc w:val="left"/>
      </w:pPr>
      <w:r w:rsidRPr="00613A77">
        <w:t xml:space="preserve">RSCV colony-biofilms showed a gradual progression to more elastic-solid </w:t>
      </w:r>
      <w:r w:rsidR="00761A04" w:rsidRPr="00613A77">
        <w:t>behaviour</w:t>
      </w:r>
      <w:r w:rsidRPr="00613A77">
        <w:t>,</w:t>
      </w:r>
      <w:r w:rsidR="00253419" w:rsidRPr="00613A77">
        <w:t xml:space="preserve"> where 2-d and 4-d biofilms behaved</w:t>
      </w:r>
      <w:r w:rsidR="00A26F4C" w:rsidRPr="00613A77">
        <w:t xml:space="preserve"> as visco</w:t>
      </w:r>
      <w:r w:rsidR="00214B0B" w:rsidRPr="00613A77">
        <w:t>elastic liquids and 6-d biofilm</w:t>
      </w:r>
      <w:r w:rsidR="00A26F4C" w:rsidRPr="00613A77">
        <w:t xml:space="preserve"> </w:t>
      </w:r>
      <w:r w:rsidR="00214B0B" w:rsidRPr="00613A77">
        <w:t>as a viscoelastic gel</w:t>
      </w:r>
      <w:r w:rsidR="00207A4B" w:rsidRPr="00613A77">
        <w:t xml:space="preserve"> </w:t>
      </w:r>
      <w:r w:rsidR="00A26F4C" w:rsidRPr="00613A77">
        <w:t xml:space="preserve">(Fig 6; </w:t>
      </w:r>
      <w:r w:rsidR="00A26F4C" w:rsidRPr="00613A77">
        <w:fldChar w:fldCharType="begin"/>
      </w:r>
      <w:r w:rsidR="00253419" w:rsidRPr="00613A77">
        <w:instrText xml:space="preserve"> ADDIN EN.CITE &lt;EndNote&gt;&lt;Cite&gt;&lt;Author&gt;Kavanagh&lt;/Author&gt;&lt;Year&gt;1998&lt;/Year&gt;&lt;RecNum&gt;559&lt;/RecNum&gt;&lt;DisplayText&gt;&lt;style face="superscript"&gt;32&lt;/style&gt;&lt;/DisplayText&gt;&lt;record&gt;&lt;rec-number&gt;559&lt;/rec-number&gt;&lt;foreign-keys&gt;&lt;key app="EN" db-id="xp9s5rfstexpwceaa9gxaf9ow0tr2v22eded" timestamp="1489682898"&gt;559&lt;/key&gt;&lt;/foreign-keys&gt;&lt;ref-type name="Journal Article"&gt;17&lt;/ref-type&gt;&lt;contributors&gt;&lt;authors&gt;&lt;author&gt;Kavanagh, Gaynor M&lt;/author&gt;&lt;author&gt;Ross-Murphy, Simon B&lt;/author&gt;&lt;/authors&gt;&lt;/contributors&gt;&lt;titles&gt;&lt;title&gt;Rheological characterisation of polymer gels&lt;/title&gt;&lt;secondary-title&gt;Progress in Polymer Science&lt;/secondary-title&gt;&lt;/titles&gt;&lt;periodical&gt;&lt;full-title&gt;Progress in Polymer Science&lt;/full-title&gt;&lt;/periodical&gt;&lt;pages&gt;533-562&lt;/pages&gt;&lt;volume&gt;23&lt;/volume&gt;&lt;number&gt;3&lt;/number&gt;&lt;dates&gt;&lt;year&gt;1998&lt;/year&gt;&lt;/dates&gt;&lt;isbn&gt;0079-6700&lt;/isbn&gt;&lt;urls&gt;&lt;/urls&gt;&lt;/record&gt;&lt;/Cite&gt;&lt;/EndNote&gt;</w:instrText>
      </w:r>
      <w:r w:rsidR="00A26F4C" w:rsidRPr="00613A77">
        <w:fldChar w:fldCharType="separate"/>
      </w:r>
      <w:r w:rsidR="00253419" w:rsidRPr="00613A77">
        <w:rPr>
          <w:noProof/>
          <w:vertAlign w:val="superscript"/>
        </w:rPr>
        <w:t>32</w:t>
      </w:r>
      <w:r w:rsidR="00A26F4C" w:rsidRPr="00613A77">
        <w:fldChar w:fldCharType="end"/>
      </w:r>
      <w:r w:rsidR="00A26F4C" w:rsidRPr="00613A77">
        <w:t xml:space="preserve">). This suggests that </w:t>
      </w:r>
      <w:r w:rsidR="00207A4B" w:rsidRPr="00613A77">
        <w:t>over</w:t>
      </w:r>
      <w:r w:rsidR="00D63EA0" w:rsidRPr="00613A77">
        <w:t xml:space="preserve"> </w:t>
      </w:r>
      <w:r w:rsidR="00207A4B" w:rsidRPr="00613A77">
        <w:t>time the EPS network b</w:t>
      </w:r>
      <w:r w:rsidR="00214B0B" w:rsidRPr="00613A77">
        <w:t>eco</w:t>
      </w:r>
      <w:r w:rsidR="00207A4B" w:rsidRPr="00613A77">
        <w:t>me</w:t>
      </w:r>
      <w:r w:rsidR="00214B0B" w:rsidRPr="00613A77">
        <w:t>s</w:t>
      </w:r>
      <w:r w:rsidR="00207A4B" w:rsidRPr="00613A77">
        <w:t xml:space="preserve"> more stable. </w:t>
      </w:r>
      <w:r w:rsidRPr="00613A77">
        <w:t>Interestingly, the viscoelasticity of RSCV and WT colony-biofilms were relatively similar. We had predicted that RSCV biofilms would be stiffer compared to WT, due to the different biofilm morphologies (</w:t>
      </w:r>
      <w:r w:rsidR="002C2823" w:rsidRPr="00613A77">
        <w:t>Fig.</w:t>
      </w:r>
      <w:r w:rsidRPr="00613A77">
        <w:t xml:space="preserve"> 1A). </w:t>
      </w:r>
      <w:r w:rsidRPr="00613A77">
        <w:rPr>
          <w:noProof/>
        </w:rPr>
        <w:t>Kovach</w:t>
      </w:r>
      <w:r w:rsidRPr="00613A77">
        <w:rPr>
          <w:i/>
          <w:noProof/>
        </w:rPr>
        <w:t xml:space="preserve"> et al</w:t>
      </w:r>
      <w:r w:rsidRPr="00613A77">
        <w:rPr>
          <w:noProof/>
        </w:rPr>
        <w:t xml:space="preserve"> </w:t>
      </w:r>
      <w:r w:rsidRPr="00613A77">
        <w:t>reported that RSCV scraped lawn-biofilms were tougher and more elastic compared to the parent strain</w:t>
      </w:r>
      <w:r w:rsidR="004441A7" w:rsidRPr="00613A77">
        <w:t xml:space="preserve"> </w:t>
      </w:r>
      <w:r w:rsidR="004441A7" w:rsidRPr="00613A77">
        <w:fldChar w:fldCharType="begin"/>
      </w:r>
      <w:r w:rsidR="00253419" w:rsidRPr="00613A77">
        <w:instrText xml:space="preserve"> ADDIN EN.CITE &lt;EndNote&gt;&lt;Cite&gt;&lt;Author&gt;Kovach&lt;/Author&gt;&lt;Year&gt;2017&lt;/Year&gt;&lt;RecNum&gt;490&lt;/RecNum&gt;&lt;DisplayText&gt;&lt;style face="superscript"&gt;34&lt;/style&gt;&lt;/DisplayText&gt;&lt;record&gt;&lt;rec-number&gt;490&lt;/rec-number&gt;&lt;foreign-keys&gt;&lt;key app="EN" db-id="xp9s5rfstexpwceaa9gxaf9ow0tr2v22eded" timestamp="1486044146"&gt;490&lt;/key&gt;&lt;/foreign-keys&gt;&lt;ref-type name="Journal Article"&gt;17&lt;/ref-type&gt;&lt;contributors&gt;&lt;authors&gt;&lt;author&gt;Kovach, Kristin&lt;/author&gt;&lt;author&gt;Davis-Fields, Megan&lt;/author&gt;&lt;author&gt;Irie, Yasuhiko&lt;/author&gt;&lt;author&gt;Jain, Kanishk&lt;/author&gt;&lt;author&gt;Doorwar, Shashvat&lt;/author&gt;&lt;author&gt;Vuong, Katherine&lt;/author&gt;&lt;author&gt;Dhamani, Numa&lt;/author&gt;&lt;author&gt;Mohanty, Kishore&lt;/author&gt;&lt;author&gt;Touhami, Ahmed&lt;/author&gt;&lt;author&gt;Gordon, Vernita D&lt;/author&gt;&lt;/authors&gt;&lt;/contributors&gt;&lt;titles&gt;&lt;title&gt;Evolutionary adaptations of biofilms infecting cystic fibrosis lungs promote mechanical toughness by adjusting polysaccharide production&lt;/title&gt;&lt;secondary-title&gt;npj Biofilms and Microbiomes&lt;/secondary-title&gt;&lt;/titles&gt;&lt;periodical&gt;&lt;full-title&gt;npj Biofilms and Microbiomes&lt;/full-title&gt;&lt;/periodical&gt;&lt;pages&gt;1&lt;/pages&gt;&lt;volume&gt;3&lt;/volume&gt;&lt;number&gt;1&lt;/number&gt;&lt;dates&gt;&lt;year&gt;2017&lt;/year&gt;&lt;/dates&gt;&lt;isbn&gt;2055-5008&lt;/isbn&gt;&lt;urls&gt;&lt;/urls&gt;&lt;/record&gt;&lt;/Cite&gt;&lt;/EndNote&gt;</w:instrText>
      </w:r>
      <w:r w:rsidR="004441A7" w:rsidRPr="00613A77">
        <w:fldChar w:fldCharType="separate"/>
      </w:r>
      <w:r w:rsidR="00253419" w:rsidRPr="00613A77">
        <w:rPr>
          <w:noProof/>
          <w:vertAlign w:val="superscript"/>
        </w:rPr>
        <w:t>34</w:t>
      </w:r>
      <w:r w:rsidR="004441A7" w:rsidRPr="00613A77">
        <w:fldChar w:fldCharType="end"/>
      </w:r>
      <w:r w:rsidRPr="00613A77">
        <w:t xml:space="preserve">. In our hands, scraped lawn-biofilms had a higher yield stress </w:t>
      </w:r>
      <w:r w:rsidR="00A43BAC" w:rsidRPr="00613A77">
        <w:t xml:space="preserve">and more elastic-dominate behaviour </w:t>
      </w:r>
      <w:r w:rsidRPr="00613A77">
        <w:t xml:space="preserve">compared to colony-biofilms (See Supplementary Results, </w:t>
      </w:r>
      <w:r w:rsidR="004441A7" w:rsidRPr="00613A77">
        <w:t xml:space="preserve">Supplementary </w:t>
      </w:r>
      <w:r w:rsidR="002C2823" w:rsidRPr="00613A77">
        <w:t>Fig.</w:t>
      </w:r>
      <w:r w:rsidR="00950C0A" w:rsidRPr="00613A77">
        <w:t xml:space="preserve"> S2, S3</w:t>
      </w:r>
      <w:r w:rsidRPr="00613A77">
        <w:t>). Despite this, there were no significant differences between WT and RSCV scraped lawn-biofilms (</w:t>
      </w:r>
      <w:r w:rsidR="004441A7" w:rsidRPr="00613A77">
        <w:t xml:space="preserve">Supplementary </w:t>
      </w:r>
      <w:r w:rsidR="002C2823" w:rsidRPr="00613A77">
        <w:t>Fig.</w:t>
      </w:r>
      <w:r w:rsidR="00950C0A" w:rsidRPr="00613A77">
        <w:t xml:space="preserve"> S2, S3</w:t>
      </w:r>
      <w:r w:rsidRPr="00613A77">
        <w:t xml:space="preserve">), similar to what we observed for the colony-biofilms. </w:t>
      </w:r>
    </w:p>
    <w:p w14:paraId="0959B608" w14:textId="77777777" w:rsidR="00FC6455" w:rsidRPr="00613A77" w:rsidRDefault="00FC6455" w:rsidP="00761A04">
      <w:pPr>
        <w:jc w:val="left"/>
      </w:pPr>
    </w:p>
    <w:p w14:paraId="51A90954" w14:textId="6594D816" w:rsidR="00FC6455" w:rsidRPr="00613A77" w:rsidRDefault="00FC6455" w:rsidP="00761A04">
      <w:pPr>
        <w:jc w:val="left"/>
      </w:pPr>
      <w:r w:rsidRPr="00613A77">
        <w:t xml:space="preserve">The similarities between WT and RSCV biofilms can be explained by considering RSCV colony-biofilms as a two-layered system (See Supplementary Results). This predicts that RSCV biofilms develop a stiff-elastic skin, which encases a softer and more viscous liquid core as the biofilm matures </w:t>
      </w:r>
      <w:r w:rsidR="00DB7721" w:rsidRPr="00613A77">
        <w:fldChar w:fldCharType="begin">
          <w:fldData xml:space="preserve">PEVuZE5vdGU+PENpdGU+PEF1dGhvcj5EdWZyZXNuZTwvQXV0aG9yPjxZZWFyPjIwMDM8L1llYXI+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</w:fldData>
        </w:fldChar>
      </w:r>
      <w:r w:rsidR="00253419" w:rsidRPr="00613A77">
        <w:instrText xml:space="preserve"> ADDIN EN.CITE </w:instrText>
      </w:r>
      <w:r w:rsidR="00253419" w:rsidRPr="00613A77">
        <w:fldChar w:fldCharType="begin">
          <w:fldData xml:space="preserve">PEVuZE5vdGU+PENpdGU+PEF1dGhvcj5EdWZyZXNuZTwvQXV0aG9yPjxZZWFyPjIwMDM8L1llYXI+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</w:fldData>
        </w:fldChar>
      </w:r>
      <w:r w:rsidR="00253419" w:rsidRPr="00613A77">
        <w:instrText xml:space="preserve"> ADDIN EN.CITE.DATA </w:instrText>
      </w:r>
      <w:r w:rsidR="00253419" w:rsidRPr="00613A77">
        <w:fldChar w:fldCharType="end"/>
      </w:r>
      <w:r w:rsidR="00DB7721" w:rsidRPr="00613A77">
        <w:fldChar w:fldCharType="separate"/>
      </w:r>
      <w:r w:rsidR="00253419" w:rsidRPr="00613A77">
        <w:rPr>
          <w:noProof/>
          <w:vertAlign w:val="superscript"/>
        </w:rPr>
        <w:t>35,36</w:t>
      </w:r>
      <w:r w:rsidR="00DB7721" w:rsidRPr="00613A77">
        <w:fldChar w:fldCharType="end"/>
      </w:r>
      <w:r w:rsidR="00DB7721" w:rsidRPr="00613A77">
        <w:t xml:space="preserve">. </w:t>
      </w:r>
      <w:r w:rsidRPr="00613A77">
        <w:t xml:space="preserve">This model would also account for the wrinkled colony-biofilm morphology. </w:t>
      </w:r>
      <w:proofErr w:type="gramStart"/>
      <w:r w:rsidRPr="00613A77">
        <w:t>The bulk RSCV rheological properties would be influenced by both layers, accounting for the similarities between RSCV and WT biofilms</w:t>
      </w:r>
      <w:proofErr w:type="gramEnd"/>
      <w:r w:rsidRPr="00613A77">
        <w:t xml:space="preserve"> (See Supplementary Results).  </w:t>
      </w:r>
    </w:p>
    <w:p w14:paraId="5CD7ACBD" w14:textId="77777777" w:rsidR="00FC6455" w:rsidRPr="00613A77" w:rsidRDefault="00FC6455" w:rsidP="00761A04">
      <w:pPr>
        <w:jc w:val="left"/>
      </w:pPr>
    </w:p>
    <w:p w14:paraId="590AA49A" w14:textId="49C41D76" w:rsidR="00FC6455" w:rsidRPr="00613A77" w:rsidRDefault="00FC6455" w:rsidP="00761A04">
      <w:pPr>
        <w:jc w:val="left"/>
        <w:rPr>
          <w:rFonts w:cs="Times New Roman"/>
        </w:rPr>
      </w:pPr>
      <w:r w:rsidRPr="00613A77">
        <w:t xml:space="preserve">Early mucoid colony-biofilms behaved as viscoelastic liquids, presumably due to the </w:t>
      </w:r>
      <w:r w:rsidRPr="00613A77">
        <w:rPr>
          <w:rFonts w:cs="Times New Roman"/>
        </w:rPr>
        <w:t xml:space="preserve">hygroscopic nature of alginate </w:t>
      </w:r>
      <w:r w:rsidR="00DB7721" w:rsidRPr="00613A77">
        <w:rPr>
          <w:rFonts w:cs="Times New Roman"/>
        </w:rPr>
        <w:fldChar w:fldCharType="begin"/>
      </w:r>
      <w:r w:rsidR="00253419" w:rsidRPr="00613A77">
        <w:rPr>
          <w:rFonts w:cs="Times New Roman"/>
        </w:rPr>
        <w:instrText xml:space="preserve"> ADDIN EN.CITE &lt;EndNote&gt;&lt;Cite&gt;&lt;Author&gt;Boyd&lt;/Author&gt;&lt;Year&gt;1995&lt;/Year&gt;&lt;RecNum&gt;717&lt;/RecNum&gt;&lt;DisplayText&gt;&lt;style face="superscript"&gt;37&lt;/style&gt;&lt;/DisplayText&gt;&lt;record&gt;&lt;rec-number&gt;717&lt;/rec-number&gt;&lt;foreign-keys&gt;&lt;key app="EN" db-id="xp9s5rfstexpwceaa9gxaf9ow0tr2v22eded" timestamp="1493654535"&gt;717&lt;/key&gt;&lt;/foreign-keys&gt;&lt;ref-type name="Journal Article"&gt;17&lt;/ref-type&gt;&lt;contributors&gt;&lt;authors&gt;&lt;author&gt;Boyd, A&lt;/author&gt;&lt;author&gt;Chakrabarty, AM&lt;/author&gt;&lt;/authors&gt;&lt;/contributors&gt;&lt;titles&gt;&lt;title&gt;Pseudomonas aeruginosa biofilms: role of the alginate exopolysaccharide&lt;/title&gt;&lt;secondary-title&gt;Journal of Industrial Microbiology &amp;amp; Biotechnology&lt;/secondary-title&gt;&lt;/titles&gt;&lt;periodical&gt;&lt;full-title&gt;J Ind Microbiol Biotechnol&lt;/full-title&gt;&lt;abbr-1&gt;Journal of industrial microbiology &amp;amp; biotechnology&lt;/abbr-1&gt;&lt;/periodical&gt;&lt;pages&gt;162-168&lt;/pages&gt;&lt;volume&gt;15&lt;/volume&gt;&lt;number&gt;3&lt;/number&gt;&lt;dates&gt;&lt;year&gt;1995&lt;/year&gt;&lt;/dates&gt;&lt;isbn&gt;1367-5435&lt;/isbn&gt;&lt;urls&gt;&lt;/urls&gt;&lt;/record&gt;&lt;/Cite&gt;&lt;/EndNote&gt;</w:instrText>
      </w:r>
      <w:r w:rsidR="00DB7721" w:rsidRPr="00613A77">
        <w:rPr>
          <w:rFonts w:cs="Times New Roman"/>
        </w:rPr>
        <w:fldChar w:fldCharType="separate"/>
      </w:r>
      <w:r w:rsidR="00253419" w:rsidRPr="00613A77">
        <w:rPr>
          <w:rFonts w:cs="Times New Roman"/>
          <w:noProof/>
          <w:vertAlign w:val="superscript"/>
        </w:rPr>
        <w:t>37</w:t>
      </w:r>
      <w:r w:rsidR="00DB7721" w:rsidRPr="00613A77">
        <w:rPr>
          <w:rFonts w:cs="Times New Roman"/>
        </w:rPr>
        <w:fldChar w:fldCharType="end"/>
      </w:r>
      <w:r w:rsidRPr="00613A77">
        <w:rPr>
          <w:rFonts w:cs="Times New Roman"/>
        </w:rPr>
        <w:t>.</w:t>
      </w:r>
      <w:r w:rsidRPr="00613A77">
        <w:t xml:space="preserve"> Our observations of the viscoelasticity of mucoid biofilms are in agreement with those identified previously </w:t>
      </w:r>
      <w:r w:rsidR="00DB7721" w:rsidRPr="00613A77">
        <w:fldChar w:fldCharType="begin">
          <w:fldData xml:space="preserve">PEVuZE5vdGU+PENpdGU+PEF1dGhvcj5Lb3JzdGdlbnM8L0F1dGhvcj48WWVhcj4yMDAxPC9ZZWFy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</w:fldData>
        </w:fldChar>
      </w:r>
      <w:r w:rsidR="00253419" w:rsidRPr="00613A77">
        <w:instrText xml:space="preserve"> ADDIN EN.CITE </w:instrText>
      </w:r>
      <w:r w:rsidR="00253419" w:rsidRPr="00613A77">
        <w:fldChar w:fldCharType="begin">
          <w:fldData xml:space="preserve">PEVuZE5vdGU+PENpdGU+PEF1dGhvcj5Lb3JzdGdlbnM8L0F1dGhvcj48WWVhcj4yMDAxPC9ZZWFy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</w:fldData>
        </w:fldChar>
      </w:r>
      <w:r w:rsidR="00253419" w:rsidRPr="00613A77">
        <w:instrText xml:space="preserve"> ADDIN EN.CITE.DATA </w:instrText>
      </w:r>
      <w:r w:rsidR="00253419" w:rsidRPr="00613A77">
        <w:fldChar w:fldCharType="end"/>
      </w:r>
      <w:r w:rsidR="00DB7721" w:rsidRPr="00613A77">
        <w:fldChar w:fldCharType="separate"/>
      </w:r>
      <w:r w:rsidR="00253419" w:rsidRPr="00613A77">
        <w:rPr>
          <w:noProof/>
          <w:vertAlign w:val="superscript"/>
        </w:rPr>
        <w:t>34,38,39</w:t>
      </w:r>
      <w:r w:rsidR="00DB7721" w:rsidRPr="00613A77">
        <w:fldChar w:fldCharType="end"/>
      </w:r>
      <w:r w:rsidRPr="00613A77">
        <w:t xml:space="preserve">, validating our findings. </w:t>
      </w:r>
      <w:r w:rsidRPr="00613A77">
        <w:rPr>
          <w:rFonts w:cs="Times New Roman"/>
          <w:noProof/>
        </w:rPr>
        <w:t>Korstgens</w:t>
      </w:r>
      <w:r w:rsidRPr="00613A77">
        <w:rPr>
          <w:rFonts w:cs="Times New Roman"/>
          <w:i/>
          <w:noProof/>
        </w:rPr>
        <w:t xml:space="preserve"> et al</w:t>
      </w:r>
      <w:r w:rsidR="00DB7721" w:rsidRPr="00613A77">
        <w:rPr>
          <w:rFonts w:cs="Times New Roman"/>
          <w:i/>
          <w:noProof/>
        </w:rPr>
        <w:t xml:space="preserve"> </w:t>
      </w:r>
      <w:r w:rsidRPr="00613A77">
        <w:rPr>
          <w:rFonts w:cs="Times New Roman"/>
        </w:rPr>
        <w:t>reported that an environmental mucoid strain behaved as a viscoelastic liquid with a Young’s modulus of 6.5 ± 0.5kPa</w:t>
      </w:r>
      <w:r w:rsidR="00DB7721" w:rsidRPr="00613A77">
        <w:rPr>
          <w:rFonts w:cs="Times New Roman"/>
        </w:rPr>
        <w:t xml:space="preserve"> </w:t>
      </w:r>
      <w:r w:rsidR="00DB7721" w:rsidRPr="00613A77">
        <w:rPr>
          <w:rFonts w:cs="Times New Roman"/>
        </w:rPr>
        <w:fldChar w:fldCharType="begin">
          <w:fldData xml:space="preserve">PEVuZE5vdGU+PENpdGU+PEF1dGhvcj5Lb3JzdGdlbnM8L0F1dGhvcj48WWVhcj4yMDAxPC9ZZWFy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</w:fldData>
        </w:fldChar>
      </w:r>
      <w:r w:rsidR="00253419" w:rsidRPr="00613A77">
        <w:rPr>
          <w:rFonts w:cs="Times New Roman"/>
        </w:rPr>
        <w:instrText xml:space="preserve"> ADDIN EN.CITE </w:instrText>
      </w:r>
      <w:r w:rsidR="00253419" w:rsidRPr="00613A77">
        <w:rPr>
          <w:rFonts w:cs="Times New Roman"/>
        </w:rPr>
        <w:fldChar w:fldCharType="begin">
          <w:fldData xml:space="preserve">PEVuZE5vdGU+PENpdGU+PEF1dGhvcj5Lb3JzdGdlbnM8L0F1dGhvcj48WWVhcj4yMDAxPC9ZZWFy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</w:fldData>
        </w:fldChar>
      </w:r>
      <w:r w:rsidR="00253419" w:rsidRPr="00613A77">
        <w:rPr>
          <w:rFonts w:cs="Times New Roman"/>
        </w:rPr>
        <w:instrText xml:space="preserve"> ADDIN EN.CITE.DATA </w:instrText>
      </w:r>
      <w:r w:rsidR="00253419" w:rsidRPr="00613A77">
        <w:rPr>
          <w:rFonts w:cs="Times New Roman"/>
        </w:rPr>
      </w:r>
      <w:r w:rsidR="00253419" w:rsidRPr="00613A77">
        <w:rPr>
          <w:rFonts w:cs="Times New Roman"/>
        </w:rPr>
        <w:fldChar w:fldCharType="end"/>
      </w:r>
      <w:r w:rsidR="00DB7721" w:rsidRPr="00613A77">
        <w:rPr>
          <w:rFonts w:cs="Times New Roman"/>
        </w:rPr>
      </w:r>
      <w:r w:rsidR="00DB7721" w:rsidRPr="00613A77">
        <w:rPr>
          <w:rFonts w:cs="Times New Roman"/>
        </w:rPr>
        <w:fldChar w:fldCharType="separate"/>
      </w:r>
      <w:r w:rsidR="00253419" w:rsidRPr="00613A77">
        <w:rPr>
          <w:rFonts w:cs="Times New Roman"/>
          <w:noProof/>
          <w:vertAlign w:val="superscript"/>
        </w:rPr>
        <w:t>38</w:t>
      </w:r>
      <w:r w:rsidR="00DB7721" w:rsidRPr="00613A77">
        <w:rPr>
          <w:rFonts w:cs="Times New Roman"/>
        </w:rPr>
        <w:fldChar w:fldCharType="end"/>
      </w:r>
      <w:r w:rsidRPr="00613A77">
        <w:rPr>
          <w:rFonts w:cs="Times New Roman"/>
        </w:rPr>
        <w:t xml:space="preserve">, approximately what we observed. Furthermore, </w:t>
      </w:r>
      <w:r w:rsidRPr="00613A77">
        <w:rPr>
          <w:rFonts w:cs="Times New Roman"/>
          <w:noProof/>
        </w:rPr>
        <w:t>Wloka</w:t>
      </w:r>
      <w:r w:rsidRPr="00613A77">
        <w:rPr>
          <w:rFonts w:cs="Times New Roman"/>
          <w:i/>
          <w:noProof/>
        </w:rPr>
        <w:t xml:space="preserve"> et al</w:t>
      </w:r>
      <w:r w:rsidRPr="00613A77">
        <w:rPr>
          <w:rFonts w:cs="Times New Roman"/>
          <w:noProof/>
        </w:rPr>
        <w:t xml:space="preserve"> </w:t>
      </w:r>
      <w:r w:rsidRPr="00613A77">
        <w:rPr>
          <w:rFonts w:cs="Times New Roman"/>
        </w:rPr>
        <w:t xml:space="preserve">observed viscoelastic behaviour of two different </w:t>
      </w:r>
      <w:r w:rsidRPr="00613A77">
        <w:rPr>
          <w:rFonts w:cs="Times New Roman"/>
          <w:i/>
        </w:rPr>
        <w:t>P. aeruginosa</w:t>
      </w:r>
      <w:r w:rsidRPr="00613A77">
        <w:rPr>
          <w:rFonts w:cs="Times New Roman"/>
        </w:rPr>
        <w:t xml:space="preserve"> mucoid biofilms (SG81 and FRD1)</w:t>
      </w:r>
      <w:r w:rsidR="00DB7721" w:rsidRPr="00613A77">
        <w:rPr>
          <w:rFonts w:cs="Times New Roman"/>
        </w:rPr>
        <w:t xml:space="preserve"> </w:t>
      </w:r>
      <w:r w:rsidR="00DB7721" w:rsidRPr="00613A77">
        <w:rPr>
          <w:rFonts w:cs="Times New Roman"/>
        </w:rPr>
        <w:fldChar w:fldCharType="begin"/>
      </w:r>
      <w:r w:rsidR="00253419" w:rsidRPr="00613A77">
        <w:rPr>
          <w:rFonts w:cs="Times New Roman"/>
        </w:rPr>
        <w:instrText xml:space="preserve"> ADDIN EN.CITE &lt;EndNote&gt;&lt;Cite&gt;&lt;Author&gt;Wloka&lt;/Author&gt;&lt;Year&gt;2005&lt;/Year&gt;&lt;RecNum&gt;18&lt;/RecNum&gt;&lt;DisplayText&gt;&lt;style face="superscript"&gt;39&lt;/style&gt;&lt;/DisplayText&gt;&lt;record&gt;&lt;rec-number&gt;18&lt;/rec-number&gt;&lt;foreign-keys&gt;&lt;key app="EN" db-id="xp9s5rfstexpwceaa9gxaf9ow0tr2v22eded" timestamp="1445537010"&gt;18&lt;/key&gt;&lt;/foreign-keys&gt;&lt;ref-type name="Journal Article"&gt;17&lt;/ref-type&gt;&lt;contributors&gt;&lt;authors&gt;&lt;author&gt;Wloka, M&lt;/author&gt;&lt;author&gt;Rehage, H&lt;/author&gt;&lt;author&gt;Flemming, H-C&lt;/author&gt;&lt;author&gt;Wingender, J&lt;/author&gt;&lt;/authors&gt;&lt;/contributors&gt;&lt;titles&gt;&lt;title&gt;Structure and rheological behaviour of the extracellular polymeric substance network of mucoid Pseudomonas aeruginosa biofilms&lt;/title&gt;&lt;secondary-title&gt;Biofilms&lt;/secondary-title&gt;&lt;/titles&gt;&lt;periodical&gt;&lt;full-title&gt;Biofilms&lt;/full-title&gt;&lt;/periodical&gt;&lt;pages&gt;275-283&lt;/pages&gt;&lt;volume&gt;2&lt;/volume&gt;&lt;number&gt;04&lt;/number&gt;&lt;dates&gt;&lt;year&gt;2005&lt;/year&gt;&lt;/dates&gt;&lt;isbn&gt;1479-0513&lt;/isbn&gt;&lt;urls&gt;&lt;/urls&gt;&lt;research-notes&gt;- Rheometer on mucoid and acetylation defective mutant&amp;#xD;- Grew up colony biofilms and lawn biofilms&lt;/research-notes&gt;&lt;/record&gt;&lt;/Cite&gt;&lt;/EndNote&gt;</w:instrText>
      </w:r>
      <w:r w:rsidR="00DB7721" w:rsidRPr="00613A77">
        <w:rPr>
          <w:rFonts w:cs="Times New Roman"/>
        </w:rPr>
        <w:fldChar w:fldCharType="separate"/>
      </w:r>
      <w:r w:rsidR="00253419" w:rsidRPr="00613A77">
        <w:rPr>
          <w:rFonts w:cs="Times New Roman"/>
          <w:noProof/>
          <w:vertAlign w:val="superscript"/>
        </w:rPr>
        <w:t>39</w:t>
      </w:r>
      <w:r w:rsidR="00DB7721" w:rsidRPr="00613A77">
        <w:rPr>
          <w:rFonts w:cs="Times New Roman"/>
        </w:rPr>
        <w:fldChar w:fldCharType="end"/>
      </w:r>
      <w:r w:rsidR="00DB7721" w:rsidRPr="00613A77">
        <w:rPr>
          <w:rFonts w:cs="Times New Roman"/>
        </w:rPr>
        <w:t xml:space="preserve"> similar </w:t>
      </w:r>
      <w:r w:rsidRPr="00613A77">
        <w:rPr>
          <w:rFonts w:cs="Times New Roman"/>
        </w:rPr>
        <w:t xml:space="preserve">to the mucoid biofilms </w:t>
      </w:r>
      <w:r w:rsidR="00761A04" w:rsidRPr="00613A77">
        <w:rPr>
          <w:rFonts w:cs="Times New Roman"/>
        </w:rPr>
        <w:t>analyse</w:t>
      </w:r>
      <w:r w:rsidRPr="00613A77">
        <w:rPr>
          <w:rFonts w:cs="Times New Roman"/>
        </w:rPr>
        <w:t>d here (PDO300 strain). This suggests that the bulk biophysical properties of mucoid biofilms are conserved despite the originating ancestor strain background. However</w:t>
      </w:r>
      <w:r w:rsidR="008C31FC" w:rsidRPr="00613A77">
        <w:rPr>
          <w:rFonts w:cs="Times New Roman"/>
        </w:rPr>
        <w:t>,</w:t>
      </w:r>
      <w:r w:rsidRPr="00613A77">
        <w:rPr>
          <w:rFonts w:cs="Times New Roman"/>
        </w:rPr>
        <w:t xml:space="preserve"> biofilms of mucoid mutants with different mannuronic</w:t>
      </w:r>
      <w:proofErr w:type="gramStart"/>
      <w:r w:rsidRPr="00613A77">
        <w:rPr>
          <w:rFonts w:cs="Times New Roman"/>
        </w:rPr>
        <w:t>:guluronic</w:t>
      </w:r>
      <w:proofErr w:type="gramEnd"/>
      <w:r w:rsidRPr="00613A77">
        <w:rPr>
          <w:rFonts w:cs="Times New Roman"/>
        </w:rPr>
        <w:t xml:space="preserve"> acid ratios (M:G) and levels of acetylation have altered viscoelastic properties compared to the parent mucoid biofilms </w:t>
      </w:r>
      <w:r w:rsidR="00DB7721" w:rsidRPr="00613A77">
        <w:rPr>
          <w:rFonts w:cs="Times New Roman"/>
        </w:rPr>
        <w:fldChar w:fldCharType="begin"/>
      </w:r>
      <w:r w:rsidR="00253419" w:rsidRPr="00613A77">
        <w:rPr>
          <w:rFonts w:cs="Times New Roman"/>
        </w:rPr>
        <w:instrText xml:space="preserve"> ADDIN EN.CITE &lt;EndNote&gt;&lt;Cite&gt;&lt;Author&gt;Wloka&lt;/Author&gt;&lt;Year&gt;2005&lt;/Year&gt;&lt;RecNum&gt;18&lt;/RecNum&gt;&lt;DisplayText&gt;&lt;style face="superscript"&gt;39&lt;/style&gt;&lt;/DisplayText&gt;&lt;record&gt;&lt;rec-number&gt;18&lt;/rec-number&gt;&lt;foreign-keys&gt;&lt;key app="EN" db-id="xp9s5rfstexpwceaa9gxaf9ow0tr2v22eded" timestamp="1445537010"&gt;18&lt;/key&gt;&lt;/foreign-keys&gt;&lt;ref-type name="Journal Article"&gt;17&lt;/ref-type&gt;&lt;contributors&gt;&lt;authors&gt;&lt;author&gt;Wloka, M&lt;/author&gt;&lt;author&gt;Rehage, H&lt;/author&gt;&lt;author&gt;Flemming, H-C&lt;/author&gt;&lt;author&gt;Wingender, J&lt;/author&gt;&lt;/authors&gt;&lt;/contributors&gt;&lt;titles&gt;&lt;title&gt;Structure and rheological behaviour of the extracellular polymeric substance network of mucoid Pseudomonas aeruginosa biofilms&lt;/title&gt;&lt;secondary-title&gt;Biofilms&lt;/secondary-title&gt;&lt;/titles&gt;&lt;periodical&gt;&lt;full-title&gt;Biofilms&lt;/full-title&gt;&lt;/periodical&gt;&lt;pages&gt;275-283&lt;/pages&gt;&lt;volume&gt;2&lt;/volume&gt;&lt;number&gt;04&lt;/number&gt;&lt;dates&gt;&lt;year&gt;2005&lt;/year&gt;&lt;/dates&gt;&lt;isbn&gt;1479-0513&lt;/isbn&gt;&lt;urls&gt;&lt;/urls&gt;&lt;research-notes&gt;- Rheometer on mucoid and acetylation defective mutant&amp;#xD;- Grew up colony biofilms and lawn biofilms&lt;/research-notes&gt;&lt;/record&gt;&lt;/Cite&gt;&lt;/EndNote&gt;</w:instrText>
      </w:r>
      <w:r w:rsidR="00DB7721" w:rsidRPr="00613A77">
        <w:rPr>
          <w:rFonts w:cs="Times New Roman"/>
        </w:rPr>
        <w:fldChar w:fldCharType="separate"/>
      </w:r>
      <w:r w:rsidR="00253419" w:rsidRPr="00613A77">
        <w:rPr>
          <w:rFonts w:cs="Times New Roman"/>
          <w:noProof/>
          <w:vertAlign w:val="superscript"/>
        </w:rPr>
        <w:t>39</w:t>
      </w:r>
      <w:r w:rsidR="00DB7721" w:rsidRPr="00613A77">
        <w:rPr>
          <w:rFonts w:cs="Times New Roman"/>
        </w:rPr>
        <w:fldChar w:fldCharType="end"/>
      </w:r>
      <w:r w:rsidRPr="00613A77">
        <w:rPr>
          <w:rFonts w:cs="Times New Roman"/>
        </w:rPr>
        <w:t xml:space="preserve">.  </w:t>
      </w:r>
    </w:p>
    <w:p w14:paraId="08598EE7" w14:textId="77777777" w:rsidR="00FC6455" w:rsidRPr="00613A77" w:rsidRDefault="00FC6455" w:rsidP="00761A04">
      <w:pPr>
        <w:jc w:val="left"/>
        <w:rPr>
          <w:rFonts w:cs="Times New Roman"/>
        </w:rPr>
      </w:pPr>
      <w:r w:rsidRPr="00613A77">
        <w:rPr>
          <w:rFonts w:cs="Times New Roman"/>
        </w:rPr>
        <w:t xml:space="preserve"> </w:t>
      </w:r>
    </w:p>
    <w:p w14:paraId="6ECBD70F" w14:textId="40B7DB4B" w:rsidR="00FC6455" w:rsidRPr="00613A77" w:rsidRDefault="00FC6455" w:rsidP="00761A04">
      <w:pPr>
        <w:jc w:val="left"/>
      </w:pPr>
      <w:r w:rsidRPr="00613A77">
        <w:t xml:space="preserve">We hypothesize that the development of partial elastic-solid </w:t>
      </w:r>
      <w:r w:rsidR="00761A04" w:rsidRPr="00613A77">
        <w:t>behaviour</w:t>
      </w:r>
      <w:r w:rsidRPr="00613A77">
        <w:t xml:space="preserve"> by mucoid colony-biofilms on 4-d and 6-d is due to the increasing presence of reverted non-mucoid populations within the biofilm (</w:t>
      </w:r>
      <w:r w:rsidR="002C2823" w:rsidRPr="00613A77">
        <w:t>Fig.</w:t>
      </w:r>
      <w:r w:rsidRPr="00613A77">
        <w:t xml:space="preserve"> 1B). Reversion to non-mucoid </w:t>
      </w:r>
      <w:r w:rsidRPr="00613A77">
        <w:lastRenderedPageBreak/>
        <w:t xml:space="preserve">phenotypes is commonly observed for mucoid strains, both </w:t>
      </w:r>
      <w:r w:rsidRPr="00613A77">
        <w:rPr>
          <w:i/>
        </w:rPr>
        <w:t>in vitro</w:t>
      </w:r>
      <w:r w:rsidRPr="00613A77">
        <w:t xml:space="preserve"> and </w:t>
      </w:r>
      <w:r w:rsidRPr="00613A77">
        <w:rPr>
          <w:i/>
        </w:rPr>
        <w:t>in vivo</w:t>
      </w:r>
      <w:r w:rsidRPr="00613A77">
        <w:t xml:space="preserve">, whereby the cells develop a secondary suppressor mutation </w:t>
      </w:r>
      <w:r w:rsidR="00A4205D" w:rsidRPr="00613A77">
        <w:fldChar w:fldCharType="begin">
          <w:fldData xml:space="preserve">PEVuZE5vdGU+PENpdGU+PEF1dGhvcj5EZVZyaWVzPC9BdXRob3I+PFllYXI+MTk5NDwvWWVhcj48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OTYxNjY8L3BhZ2VzPjx2b2x1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</w:fldData>
        </w:fldChar>
      </w:r>
      <w:r w:rsidR="00253419" w:rsidRPr="00613A77">
        <w:instrText xml:space="preserve"> ADDIN EN.CITE </w:instrText>
      </w:r>
      <w:r w:rsidR="00253419" w:rsidRPr="00613A77">
        <w:fldChar w:fldCharType="begin">
          <w:fldData xml:space="preserve">PEVuZE5vdGU+PENpdGU+PEF1dGhvcj5EZVZyaWVzPC9BdXRob3I+PFllYXI+MTk5NDwvWWVhcj48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OTYxNjY8L3BhZ2VzPjx2b2x1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</w:fldData>
        </w:fldChar>
      </w:r>
      <w:r w:rsidR="00253419" w:rsidRPr="00613A77">
        <w:instrText xml:space="preserve"> ADDIN EN.CITE.DATA </w:instrText>
      </w:r>
      <w:r w:rsidR="00253419" w:rsidRPr="00613A77">
        <w:fldChar w:fldCharType="end"/>
      </w:r>
      <w:r w:rsidR="00A4205D" w:rsidRPr="00613A77">
        <w:fldChar w:fldCharType="separate"/>
      </w:r>
      <w:r w:rsidR="00253419" w:rsidRPr="00613A77">
        <w:rPr>
          <w:noProof/>
          <w:vertAlign w:val="superscript"/>
        </w:rPr>
        <w:t>26,40</w:t>
      </w:r>
      <w:r w:rsidR="00A4205D" w:rsidRPr="00613A77">
        <w:fldChar w:fldCharType="end"/>
      </w:r>
      <w:r w:rsidRPr="00613A77">
        <w:rPr>
          <w:rFonts w:cs="Times New Roman"/>
        </w:rPr>
        <w:t>.  On 4-d and 6-d the remaining mucoid population were a minority in the colony-biofilm (</w:t>
      </w:r>
      <w:r w:rsidR="002C2823" w:rsidRPr="00613A77">
        <w:rPr>
          <w:rFonts w:cs="Times New Roman"/>
        </w:rPr>
        <w:t>Fig.</w:t>
      </w:r>
      <w:r w:rsidRPr="00613A77">
        <w:rPr>
          <w:rFonts w:cs="Times New Roman"/>
        </w:rPr>
        <w:t xml:space="preserve"> 1B). This suggests that small </w:t>
      </w:r>
      <w:r w:rsidRPr="00613A77">
        <w:rPr>
          <w:rFonts w:cs="Times New Roman"/>
          <w:i/>
        </w:rPr>
        <w:t>P. aeruginosa</w:t>
      </w:r>
      <w:r w:rsidRPr="00613A77">
        <w:rPr>
          <w:rFonts w:cs="Times New Roman"/>
        </w:rPr>
        <w:t xml:space="preserve"> mucoid populations are sufficient to significantly alter the bulk rheological properties of the biofilm. Furthermore, we observed that </w:t>
      </w:r>
      <w:r w:rsidRPr="00613A77">
        <w:t>later mucoid</w:t>
      </w:r>
      <w:r w:rsidRPr="00613A77">
        <w:rPr>
          <w:i/>
        </w:rPr>
        <w:t xml:space="preserve"> </w:t>
      </w:r>
      <w:r w:rsidRPr="00613A77">
        <w:t>colony-biofilms were stronger</w:t>
      </w:r>
      <w:r w:rsidR="00716462" w:rsidRPr="00613A77">
        <w:t xml:space="preserve"> (higher yield stress)</w:t>
      </w:r>
      <w:r w:rsidRPr="00613A77">
        <w:t xml:space="preserve"> than early mucoid and WT biofilms (</w:t>
      </w:r>
      <w:r w:rsidR="002C2823" w:rsidRPr="00613A77">
        <w:t>Fig.</w:t>
      </w:r>
      <w:r w:rsidRPr="00613A77">
        <w:t xml:space="preserve"> 4). This may indicate rheological co-operation of the two populations to form biofilms that exhibit both fluid properties and yielding to mechanical stresses without detaching. </w:t>
      </w:r>
      <w:r w:rsidRPr="00613A77">
        <w:rPr>
          <w:rFonts w:cs="Times New Roman"/>
        </w:rPr>
        <w:t xml:space="preserve">This may have important consequences in infection where mixed </w:t>
      </w:r>
      <w:r w:rsidRPr="00613A77">
        <w:rPr>
          <w:rFonts w:cs="Times New Roman"/>
          <w:i/>
        </w:rPr>
        <w:t>P. aeruginosa</w:t>
      </w:r>
      <w:r w:rsidRPr="00613A77">
        <w:rPr>
          <w:rFonts w:cs="Times New Roman"/>
        </w:rPr>
        <w:t xml:space="preserve"> mucoid and reverted non-mucoid populations are routinely encountered</w:t>
      </w:r>
      <w:r w:rsidR="00950C0A" w:rsidRPr="00613A77">
        <w:rPr>
          <w:rFonts w:cs="Times New Roman"/>
        </w:rPr>
        <w:t xml:space="preserve"> </w:t>
      </w:r>
      <w:r w:rsidR="00950C0A" w:rsidRPr="00613A77">
        <w:rPr>
          <w:rFonts w:cs="Times New Roman"/>
        </w:rPr>
        <w:fldChar w:fldCharType="begin"/>
      </w:r>
      <w:r w:rsidR="00253419" w:rsidRPr="00613A77">
        <w:rPr>
          <w:rFonts w:cs="Times New Roman"/>
        </w:rPr>
        <w:instrText xml:space="preserve"> ADDIN EN.CITE &lt;EndNote&gt;&lt;Cite&gt;&lt;Author&gt;Govan&lt;/Author&gt;&lt;Year&gt;1996&lt;/Year&gt;&lt;RecNum&gt;587&lt;/RecNum&gt;&lt;DisplayText&gt;&lt;style face="superscript"&gt;41&lt;/style&gt;&lt;/DisplayText&gt;&lt;record&gt;&lt;rec-number&gt;587&lt;/rec-number&gt;&lt;foreign-keys&gt;&lt;key app="EN" db-id="xp9s5rfstexpwceaa9gxaf9ow0tr2v22eded" timestamp="1490029454"&gt;587&lt;/key&gt;&lt;/foreign-keys&gt;&lt;ref-type name="Journal Article"&gt;17&lt;/ref-type&gt;&lt;contributors&gt;&lt;authors&gt;&lt;author&gt;Govan, J. R.&lt;/author&gt;&lt;author&gt;Deretic, V.&lt;/author&gt;&lt;/authors&gt;&lt;/contributors&gt;&lt;auth-address&gt;Department of Medical Microbiology, University of Edinburgh Medical School, Scotland.&lt;/auth-address&gt;&lt;titles&gt;&lt;title&gt;Microbial pathogenesis in cystic fibrosis: mucoid Pseudomonas aeruginosa and Burkholderia cepacia&lt;/title&gt;&lt;secondary-title&gt;Microbiol Rev&lt;/secondary-title&gt;&lt;alt-title&gt;Microbiological reviews&lt;/alt-title&gt;&lt;/titles&gt;&lt;periodical&gt;&lt;full-title&gt;Microbiol Rev&lt;/full-title&gt;&lt;abbr-1&gt;Microbiological reviews&lt;/abbr-1&gt;&lt;/periodical&gt;&lt;alt-periodical&gt;&lt;full-title&gt;Microbiol Rev&lt;/full-title&gt;&lt;abbr-1&gt;Microbiological reviews&lt;/abbr-1&gt;&lt;/alt-periodical&gt;&lt;pages&gt;539-74&lt;/pages&gt;&lt;volume&gt;60&lt;/volume&gt;&lt;number&gt;3&lt;/number&gt;&lt;edition&gt;1996/09/01&lt;/edition&gt;&lt;keywords&gt;&lt;keyword&gt;Alginates/metabolism&lt;/keyword&gt;&lt;keyword&gt;Amino Acid Sequence&lt;/keyword&gt;&lt;keyword&gt;Base Sequence&lt;/keyword&gt;&lt;keyword&gt;Burkholderia Infections/*etiology&lt;/keyword&gt;&lt;keyword&gt;Cystic Fibrosis/*complications/*microbiology&lt;/keyword&gt;&lt;keyword&gt;Disease Susceptibility&lt;/keyword&gt;&lt;keyword&gt;Humans&lt;/keyword&gt;&lt;keyword&gt;Molecular Sequence Data&lt;/keyword&gt;&lt;keyword&gt;Pseudomonas Infections/*etiology&lt;/keyword&gt;&lt;keyword&gt;Virulence&lt;/keyword&gt;&lt;/keywords&gt;&lt;dates&gt;&lt;year&gt;1996&lt;/year&gt;&lt;pub-dates&gt;&lt;date&gt;Sep&lt;/date&gt;&lt;/pub-dates&gt;&lt;/dates&gt;&lt;isbn&gt;0146-0749 (Print)&amp;#xD;0146-0749&lt;/isbn&gt;&lt;accession-num&gt;8840786&lt;/accession-num&gt;&lt;urls&gt;&lt;related-urls&gt;&lt;url&gt;http://mmbr.asm.org/content/60/3/539.full.pdf&lt;/url&gt;&lt;/related-urls&gt;&lt;/urls&gt;&lt;custom2&gt;PMC239456&lt;/custom2&gt;&lt;remote-database-provider&gt;NLM&lt;/remote-database-provider&gt;&lt;language&gt;eng&lt;/language&gt;&lt;/record&gt;&lt;/Cite&gt;&lt;/EndNote&gt;</w:instrText>
      </w:r>
      <w:r w:rsidR="00950C0A" w:rsidRPr="00613A77">
        <w:rPr>
          <w:rFonts w:cs="Times New Roman"/>
        </w:rPr>
        <w:fldChar w:fldCharType="separate"/>
      </w:r>
      <w:r w:rsidR="00253419" w:rsidRPr="00613A77">
        <w:rPr>
          <w:rFonts w:cs="Times New Roman"/>
          <w:noProof/>
          <w:vertAlign w:val="superscript"/>
        </w:rPr>
        <w:t>41</w:t>
      </w:r>
      <w:r w:rsidR="00950C0A" w:rsidRPr="00613A77">
        <w:rPr>
          <w:rFonts w:cs="Times New Roman"/>
        </w:rPr>
        <w:fldChar w:fldCharType="end"/>
      </w:r>
      <w:r w:rsidRPr="00613A77">
        <w:rPr>
          <w:rFonts w:cs="Times New Roman"/>
        </w:rPr>
        <w:t xml:space="preserve">. </w:t>
      </w:r>
    </w:p>
    <w:p w14:paraId="1D063B8F" w14:textId="77777777" w:rsidR="00FC6455" w:rsidRPr="00613A77" w:rsidRDefault="00FC6455" w:rsidP="00761A04">
      <w:pPr>
        <w:jc w:val="left"/>
      </w:pPr>
    </w:p>
    <w:p w14:paraId="72325C5E" w14:textId="1053A62F" w:rsidR="00FC6455" w:rsidRPr="00613A77" w:rsidRDefault="00FC6455" w:rsidP="00761A04">
      <w:pPr>
        <w:jc w:val="left"/>
      </w:pPr>
      <w:r w:rsidRPr="00613A77">
        <w:t xml:space="preserve">In the context of </w:t>
      </w:r>
      <w:r w:rsidRPr="00613A77">
        <w:rPr>
          <w:i/>
        </w:rPr>
        <w:t>P. aeruginosa</w:t>
      </w:r>
      <w:r w:rsidRPr="00613A77">
        <w:t xml:space="preserve"> persistence during CF lung infections, previous studies have focused on the diversity of pathoadaptive variants and implications of the adaptive phenotypes to infection </w:t>
      </w:r>
      <w:r w:rsidR="00950C0A" w:rsidRPr="00613A77">
        <w:fldChar w:fldCharType="begin"/>
      </w:r>
      <w:r w:rsidR="00253419" w:rsidRPr="00613A77">
        <w:instrText xml:space="preserve"> ADDIN EN.CITE &lt;EndNote&gt;&lt;Cite&gt;&lt;Author&gt;Boles&lt;/Author&gt;&lt;Year&gt;2004&lt;/Year&gt;&lt;RecNum&gt;678&lt;/RecNum&gt;&lt;DisplayText&gt;&lt;style face="superscript"&gt;42&lt;/style&gt;&lt;/DisplayText&gt;&lt;record&gt;&lt;rec-number&gt;678&lt;/rec-number&gt;&lt;foreign-keys&gt;&lt;key app="EN" db-id="xp9s5rfstexpwceaa9gxaf9ow0tr2v22eded" timestamp="1492000004"&gt;678&lt;/key&gt;&lt;/foreign-keys&gt;&lt;ref-type name="Journal Article"&gt;17&lt;/ref-type&gt;&lt;contributors&gt;&lt;authors&gt;&lt;author&gt;Boles, B. R.&lt;/author&gt;&lt;author&gt;Thoendel, M.&lt;/author&gt;&lt;author&gt;Singh, P. K.&lt;/author&gt;&lt;/authors&gt;&lt;/contributors&gt;&lt;auth-address&gt;Department of Internal Medicine, Roy J. and Lucille A. Carver College of Medicine, University of Iowa, Iowa City, IA 52242, USA.&lt;/auth-address&gt;&lt;titles&gt;&lt;title&gt;Self-generated diversity produces &amp;quot;insurance effects&amp;quot; in biofilm communities&lt;/title&gt;&lt;secondary-title&gt;Proc Natl Acad Sci U S A&lt;/secondary-title&gt;&lt;alt-title&gt;Proceedings of the National Academy of Sciences of the United States of America&lt;/alt-title&gt;&lt;/titles&gt;&lt;alt-periodical&gt;&lt;full-title&gt;Proceedings of the National Academy of Sciences of the United States of America&lt;/full-title&gt;&lt;abbr-1&gt;Proceedings of the National Academy of Sciences of the United States of America&lt;/abbr-1&gt;&lt;/alt-periodical&gt;&lt;pages&gt;16630-5&lt;/pages&gt;&lt;volume&gt;101&lt;/volume&gt;&lt;number&gt;47&lt;/number&gt;&lt;edition&gt;2004/11/18&lt;/edition&gt;&lt;keywords&gt;&lt;keyword&gt;Biofilms/*growth &amp;amp; development&lt;/keyword&gt;&lt;keyword&gt;Ecosystem&lt;/keyword&gt;&lt;keyword&gt;Environment&lt;/keyword&gt;&lt;keyword&gt;Genetic Variation&lt;/keyword&gt;&lt;keyword&gt;*Models, Biological&lt;/keyword&gt;&lt;keyword&gt;Phenotype&lt;/keyword&gt;&lt;keyword&gt;Pseudomonas aeruginosa/genetics/physiology&lt;/keyword&gt;&lt;keyword&gt;Rec A Recombinases/genetics&lt;/keyword&gt;&lt;/keywords&gt;&lt;dates&gt;&lt;year&gt;2004&lt;/year&gt;&lt;pub-dates&gt;&lt;date&gt;Nov 23&lt;/date&gt;&lt;/pub-dates&gt;&lt;/dates&gt;&lt;isbn&gt;0027-8424 (Print)&amp;#xD;0027-8424&lt;/isbn&gt;&lt;accession-num&gt;15546998&lt;/accession-num&gt;&lt;urls&gt;&lt;related-urls&gt;&lt;url&gt;http://www.pnas.org/content/101/47/16630.full.pdf&lt;/url&gt;&lt;/related-urls&gt;&lt;/urls&gt;&lt;custom2&gt;PMC528905&lt;/custom2&gt;&lt;electronic-resource-num&gt;10.1073/pnas.0407460101&lt;/electronic-resource-num&gt;&lt;remote-database-provider&gt;NLM&lt;/remote-database-provider&gt;&lt;language&gt;eng&lt;/language&gt;&lt;/record&gt;&lt;/Cite&gt;&lt;/EndNote&gt;</w:instrText>
      </w:r>
      <w:r w:rsidR="00950C0A" w:rsidRPr="00613A77">
        <w:fldChar w:fldCharType="separate"/>
      </w:r>
      <w:r w:rsidR="00253419" w:rsidRPr="00613A77">
        <w:rPr>
          <w:noProof/>
          <w:vertAlign w:val="superscript"/>
        </w:rPr>
        <w:t>42</w:t>
      </w:r>
      <w:r w:rsidR="00950C0A" w:rsidRPr="00613A77">
        <w:fldChar w:fldCharType="end"/>
      </w:r>
      <w:r w:rsidRPr="00613A77">
        <w:t xml:space="preserve">. However, changes in biofilm viscoelasticity will also likely have important consequences to </w:t>
      </w:r>
      <w:r w:rsidRPr="00613A77">
        <w:rPr>
          <w:i/>
        </w:rPr>
        <w:t>P. aeruginosa</w:t>
      </w:r>
      <w:r w:rsidRPr="00613A77">
        <w:t xml:space="preserve"> persistence in the CF </w:t>
      </w:r>
      <w:r w:rsidR="00950C0A" w:rsidRPr="00613A77">
        <w:t>lung, which are yet to be realis</w:t>
      </w:r>
      <w:r w:rsidRPr="00613A77">
        <w:t xml:space="preserve">ed. </w:t>
      </w:r>
    </w:p>
    <w:p w14:paraId="110E74B8" w14:textId="77777777" w:rsidR="00FC6455" w:rsidRPr="00613A77" w:rsidRDefault="00FC6455" w:rsidP="00761A04">
      <w:pPr>
        <w:jc w:val="left"/>
      </w:pPr>
    </w:p>
    <w:p w14:paraId="72A05FFA" w14:textId="44EB2627" w:rsidR="00FC6455" w:rsidRPr="00613A77" w:rsidRDefault="00FC6455" w:rsidP="00761A04">
      <w:pPr>
        <w:jc w:val="left"/>
      </w:pPr>
      <w:r w:rsidRPr="00613A77">
        <w:t xml:space="preserve">Recent studies have identified that the biophysical properties of dental biofilms influence their mechanical removal from surfaces and may have significant impacts on oral hygiene </w:t>
      </w:r>
      <w:r w:rsidR="00950C0A" w:rsidRPr="00613A77">
        <w:fldChar w:fldCharType="begin"/>
      </w:r>
      <w:r w:rsidR="00253419" w:rsidRPr="00613A77">
        <w:instrText xml:space="preserve"> ADDIN EN.CITE &lt;EndNote&gt;&lt;Cite&gt;&lt;Author&gt;Fabbri&lt;/Author&gt;&lt;Year&gt;2016&lt;/Year&gt;&lt;RecNum&gt;81&lt;/RecNum&gt;&lt;DisplayText&gt;&lt;style face="superscript"&gt;28,43&lt;/style&gt;&lt;/DisplayText&gt;&lt;record&gt;&lt;rec-number&gt;81&lt;/rec-number&gt;&lt;foreign-keys&gt;&lt;key app="EN" db-id="xp9s5rfstexpwceaa9gxaf9ow0tr2v22eded" timestamp="1453325159"&gt;81&lt;/key&gt;&lt;/foreign-keys&gt;&lt;ref-type name="Journal Article"&gt;17&lt;/ref-type&gt;&lt;contributors&gt;&lt;authors&gt;&lt;author&gt;Fabbri, S&lt;/author&gt;&lt;author&gt;Johnston, DA&lt;/author&gt;&lt;author&gt;Rmaile, A&lt;/author&gt;&lt;author&gt;Gottenbos, B&lt;/author&gt;&lt;author&gt;De Jager, M&lt;/author&gt;&lt;author&gt;Aspiras, M&lt;/author&gt;&lt;author&gt;Starke, ME&lt;/author&gt;&lt;author&gt;Ward, MT&lt;/author&gt;&lt;author&gt;Stoodley, P&lt;/author&gt;&lt;/authors&gt;&lt;/contributors&gt;&lt;titles&gt;&lt;title&gt;Streptococcus mutans biofilm transient viscoelastic fluid behaviour during high-velocity microsprays&lt;/title&gt;&lt;secondary-title&gt;Journal of the Mechanical Behavior of Biomedical Materials&lt;/secondary-title&gt;&lt;/titles&gt;&lt;periodical&gt;&lt;full-title&gt;Journal of the Mechanical Behavior of Biomedical Materials&lt;/full-title&gt;&lt;/periodical&gt;&lt;pages&gt;197-206&lt;/pages&gt;&lt;volume&gt;59&lt;/volume&gt;&lt;dates&gt;&lt;year&gt;2016&lt;/year&gt;&lt;/dates&gt;&lt;isbn&gt;1751-6161&lt;/isbn&gt;&lt;urls&gt;&lt;/urls&gt;&lt;/record&gt;&lt;/Cite&gt;&lt;Cite&gt;&lt;Author&gt;Rmaile&lt;/Author&gt;&lt;Year&gt;2013&lt;/Year&gt;&lt;RecNum&gt;76&lt;/RecNum&gt;&lt;record&gt;&lt;rec-number&gt;76&lt;/rec-number&gt;&lt;foreign-keys&gt;&lt;key app="EN" db-id="xp9s5rfstexpwceaa9gxaf9ow0tr2v22eded" timestamp="1450801870"&gt;76&lt;/key&gt;&lt;/foreign-keys&gt;&lt;ref-type name="Journal Article"&gt;17&lt;/ref-type&gt;&lt;contributors&gt;&lt;authors&gt;&lt;author&gt;Rmaile, Amir&lt;/author&gt;&lt;author&gt;Carugo, Dario&lt;/author&gt;&lt;author&gt;Capretto, Lorenzo&lt;/author&gt;&lt;author&gt;Zhang, Xunli&lt;/author&gt;&lt;author&gt;Wharton, Julian A&lt;/author&gt;&lt;author&gt;Thurner, Philipp J&lt;/author&gt;&lt;author&gt;Aspiras, Marcelo&lt;/author&gt;&lt;author&gt;Ward, Marylin&lt;/author&gt;&lt;author&gt;Stoodley, Paul&lt;/author&gt;&lt;/authors&gt;&lt;/contributors&gt;&lt;titles&gt;&lt;title&gt;Microbial tribology and disruption of dental plaque bacterial biofilms&lt;/title&gt;&lt;secondary-title&gt;Wear&lt;/secondary-title&gt;&lt;/titles&gt;&lt;periodical&gt;&lt;full-title&gt;Wear&lt;/full-title&gt;&lt;/periodical&gt;&lt;pages&gt;276-284&lt;/pages&gt;&lt;volume&gt;306&lt;/volume&gt;&lt;number&gt;1&lt;/number&gt;&lt;dates&gt;&lt;year&gt;2013&lt;/year&gt;&lt;/dates&gt;&lt;isbn&gt;0043-1648&lt;/isbn&gt;&lt;urls&gt;&lt;/urls&gt;&lt;/record&gt;&lt;/Cite&gt;&lt;/EndNote&gt;</w:instrText>
      </w:r>
      <w:r w:rsidR="00950C0A" w:rsidRPr="00613A77">
        <w:fldChar w:fldCharType="separate"/>
      </w:r>
      <w:r w:rsidR="00253419" w:rsidRPr="00613A77">
        <w:rPr>
          <w:noProof/>
          <w:vertAlign w:val="superscript"/>
        </w:rPr>
        <w:t>28,43</w:t>
      </w:r>
      <w:r w:rsidR="00950C0A" w:rsidRPr="00613A77">
        <w:fldChar w:fldCharType="end"/>
      </w:r>
      <w:r w:rsidRPr="00613A77">
        <w:t xml:space="preserve">. However, similar considerations have not been made regarding the mechanical clearance of biofilms from the lung during infection. Our observations here suggest that during chronic pulmonary CF infections, where </w:t>
      </w:r>
      <w:r w:rsidRPr="00613A77">
        <w:rPr>
          <w:i/>
        </w:rPr>
        <w:t>P. aeruginosa</w:t>
      </w:r>
      <w:r w:rsidRPr="00613A77">
        <w:t xml:space="preserve"> biofilms and pathoadapted variants are well established, mucociliary and cough clearance may be further compromised by contributions of </w:t>
      </w:r>
      <w:r w:rsidRPr="00613A77">
        <w:rPr>
          <w:i/>
        </w:rPr>
        <w:t>P. aeruginosa</w:t>
      </w:r>
      <w:r w:rsidRPr="00613A77">
        <w:t xml:space="preserve"> biofilms’ </w:t>
      </w:r>
      <w:r w:rsidRPr="00613A77">
        <w:lastRenderedPageBreak/>
        <w:t>viscoelastic properties. In support of this hypothesis, a previous study ide</w:t>
      </w:r>
      <w:r w:rsidR="00950C0A" w:rsidRPr="00613A77">
        <w:t>ntified that CF patients colonis</w:t>
      </w:r>
      <w:r w:rsidRPr="00613A77">
        <w:t xml:space="preserve">ed with </w:t>
      </w:r>
      <w:r w:rsidRPr="00613A77">
        <w:rPr>
          <w:i/>
        </w:rPr>
        <w:t>P. aeruginosa</w:t>
      </w:r>
      <w:r w:rsidRPr="00613A77">
        <w:t xml:space="preserve"> had a reduced mucociliary clearance compared to CF patients lacking </w:t>
      </w:r>
      <w:r w:rsidRPr="00613A77">
        <w:rPr>
          <w:i/>
        </w:rPr>
        <w:t>P. aeruginosa</w:t>
      </w:r>
      <w:r w:rsidRPr="00613A77">
        <w:t xml:space="preserve"> and healthy control individuals </w:t>
      </w:r>
      <w:r w:rsidR="00950C0A" w:rsidRPr="00613A77">
        <w:fldChar w:fldCharType="begin"/>
      </w:r>
      <w:r w:rsidR="00253419" w:rsidRPr="00613A77">
        <w:instrText xml:space="preserve"> ADDIN EN.CITE &lt;EndNote&gt;&lt;Cite&gt;&lt;Author&gt;Locke&lt;/Author&gt;&lt;Year&gt;2016&lt;/Year&gt;&lt;RecNum&gt;756&lt;/RecNum&gt;&lt;DisplayText&gt;&lt;style face="superscript"&gt;44&lt;/style&gt;&lt;/DisplayText&gt;&lt;record&gt;&lt;rec-number&gt;756&lt;/rec-number&gt;&lt;foreign-keys&gt;&lt;key app="EN" db-id="xp9s5rfstexpwceaa9gxaf9ow0tr2v22eded" timestamp="1496871373"&gt;756&lt;/key&gt;&lt;/foreign-keys&gt;&lt;ref-type name="Journal Article"&gt;17&lt;/ref-type&gt;&lt;contributors&gt;&lt;authors&gt;&lt;author&gt;Locke, Landon W&lt;/author&gt;&lt;author&gt;Myerburg, Michael M&lt;/author&gt;&lt;author&gt;Weiner, Daniel J&lt;/author&gt;&lt;author&gt;Markovetz, Matthew R&lt;/author&gt;&lt;author&gt;Parker, Robert S&lt;/author&gt;&lt;author&gt;Muthukrishnan, Ashok&lt;/author&gt;&lt;author&gt;Weber, Lawrence&lt;/author&gt;&lt;author&gt;Czachowski, Michael R&lt;/author&gt;&lt;author&gt;Lacy, Ryan T&lt;/author&gt;&lt;author&gt;Pilewski, Joseph M&lt;/author&gt;&lt;/authors&gt;&lt;/contributors&gt;&lt;titles&gt;&lt;title&gt;Pseudomonas infection and mucociliary and absorptive clearance in the cystic fibrosis lung&lt;/title&gt;&lt;secondary-title&gt;European Respiratory Journal&lt;/secondary-title&gt;&lt;/titles&gt;&lt;periodical&gt;&lt;full-title&gt;European Respiratory Journal&lt;/full-title&gt;&lt;/periodical&gt;&lt;pages&gt;ERJ-01880-2015&lt;/pages&gt;&lt;dates&gt;&lt;year&gt;2016&lt;/year&gt;&lt;/dates&gt;&lt;isbn&gt;0903-1936&lt;/isbn&gt;&lt;urls&gt;&lt;/urls&gt;&lt;research-notes&gt;- Patients postiive for Pa had reduced MMC&amp;#xD;- Patients negative for Pa had MMC similar to healthy controls&amp;#xD;- Potential reasons why Pa effect MCC:&amp;#xD;pyocyanin and rhamnolipids been shown to reduce cilia beat frequency&amp;#xD;mucus production and rheology could be effected by Pa&amp;#xD;pycocyanin associated with goblet cell hyperplasia and mucus hypersecretion&lt;/research-notes&gt;&lt;/record&gt;&lt;/Cite&gt;&lt;/EndNote&gt;</w:instrText>
      </w:r>
      <w:r w:rsidR="00950C0A" w:rsidRPr="00613A77">
        <w:fldChar w:fldCharType="separate"/>
      </w:r>
      <w:r w:rsidR="00253419" w:rsidRPr="00613A77">
        <w:rPr>
          <w:noProof/>
          <w:vertAlign w:val="superscript"/>
        </w:rPr>
        <w:t>44</w:t>
      </w:r>
      <w:r w:rsidR="00950C0A" w:rsidRPr="00613A77">
        <w:fldChar w:fldCharType="end"/>
      </w:r>
      <w:r w:rsidRPr="00613A77">
        <w:t xml:space="preserve">. A separate study observed that cough clearance was reduced in </w:t>
      </w:r>
      <w:r w:rsidRPr="00613A77">
        <w:rPr>
          <w:i/>
        </w:rPr>
        <w:t>P. aeruginosa</w:t>
      </w:r>
      <w:r w:rsidRPr="00613A77">
        <w:t xml:space="preserve"> positive children with CF compared with </w:t>
      </w:r>
      <w:r w:rsidRPr="00613A77">
        <w:rPr>
          <w:i/>
        </w:rPr>
        <w:t>P. aeruginosa</w:t>
      </w:r>
      <w:r w:rsidRPr="00613A77">
        <w:t xml:space="preserve"> negative CF children </w:t>
      </w:r>
      <w:r w:rsidR="00950C0A" w:rsidRPr="00613A77">
        <w:fldChar w:fldCharType="begin"/>
      </w:r>
      <w:r w:rsidR="00253419" w:rsidRPr="00613A77">
        <w:instrText xml:space="preserve"> ADDIN EN.CITE &lt;EndNote&gt;&lt;Cite&gt;&lt;Author&gt;Laube&lt;/Author&gt;&lt;Year&gt;2014&lt;/Year&gt;&lt;RecNum&gt;757&lt;/RecNum&gt;&lt;DisplayText&gt;&lt;style face="superscript"&gt;45&lt;/style&gt;&lt;/DisplayText&gt;&lt;record&gt;&lt;rec-number&gt;757&lt;/rec-number&gt;&lt;foreign-keys&gt;&lt;key app="EN" db-id="xp9s5rfstexpwceaa9gxaf9ow0tr2v22eded" timestamp="1496940384"&gt;757&lt;/key&gt;&lt;/foreign-keys&gt;&lt;ref-type name="Journal Article"&gt;17&lt;/ref-type&gt;&lt;contributors&gt;&lt;authors&gt;&lt;author&gt;Laube, Beth L&lt;/author&gt;&lt;author&gt;Sharpless, Gail&lt;/author&gt;&lt;author&gt;Benson, Jane&lt;/author&gt;&lt;author&gt;Carson, Kathryn A&lt;/author&gt;&lt;author&gt;Mogayzel, Peter J&lt;/author&gt;&lt;/authors&gt;&lt;/contributors&gt;&lt;titles&gt;&lt;title&gt;Mucus removal is impaired in children with cystic fibrosis who have been infected by Pseudomonas aeruginosa&lt;/title&gt;&lt;secondary-title&gt;The Journal of pediatrics&lt;/secondary-title&gt;&lt;/titles&gt;&lt;periodical&gt;&lt;full-title&gt;The Journal of pediatrics&lt;/full-title&gt;&lt;/periodical&gt;&lt;pages&gt;839-845&lt;/pages&gt;&lt;volume&gt;164&lt;/volume&gt;&lt;number&gt;4&lt;/number&gt;&lt;dates&gt;&lt;year&gt;2014&lt;/year&gt;&lt;/dates&gt;&lt;isbn&gt;0022-3476&lt;/isbn&gt;&lt;urls&gt;&lt;/urls&gt;&lt;research-notes&gt;- CC impaired in Pa positive CF children&lt;/research-notes&gt;&lt;/record&gt;&lt;/Cite&gt;&lt;/EndNote&gt;</w:instrText>
      </w:r>
      <w:r w:rsidR="00950C0A" w:rsidRPr="00613A77">
        <w:fldChar w:fldCharType="separate"/>
      </w:r>
      <w:r w:rsidR="00253419" w:rsidRPr="00613A77">
        <w:rPr>
          <w:noProof/>
          <w:vertAlign w:val="superscript"/>
        </w:rPr>
        <w:t>45</w:t>
      </w:r>
      <w:r w:rsidR="00950C0A" w:rsidRPr="00613A77">
        <w:fldChar w:fldCharType="end"/>
      </w:r>
      <w:r w:rsidRPr="00613A77">
        <w:t xml:space="preserve">. However, our study is the first indication that the viscoelasticity of </w:t>
      </w:r>
      <w:r w:rsidRPr="00613A77">
        <w:rPr>
          <w:i/>
        </w:rPr>
        <w:t>P. aeruginosa</w:t>
      </w:r>
      <w:r w:rsidRPr="00613A77">
        <w:t xml:space="preserve"> biofilms may influence clearance from the lung.   </w:t>
      </w:r>
    </w:p>
    <w:p w14:paraId="0D8EEF50" w14:textId="77777777" w:rsidR="00FC6455" w:rsidRPr="00613A77" w:rsidRDefault="00FC6455" w:rsidP="00761A04">
      <w:pPr>
        <w:jc w:val="left"/>
      </w:pPr>
    </w:p>
    <w:p w14:paraId="3F7F7C58" w14:textId="351B570C" w:rsidR="00FC6455" w:rsidRPr="00613A77" w:rsidRDefault="00FC6455" w:rsidP="00761A04">
      <w:pPr>
        <w:jc w:val="left"/>
      </w:pPr>
      <w:r w:rsidRPr="00613A77">
        <w:t xml:space="preserve">Within the lower airways </w:t>
      </w:r>
      <w:r w:rsidRPr="00613A77">
        <w:rPr>
          <w:i/>
        </w:rPr>
        <w:t>P. aeruginosa</w:t>
      </w:r>
      <w:r w:rsidRPr="00613A77">
        <w:t xml:space="preserve"> establishes segregated distinct communities </w:t>
      </w:r>
      <w:r w:rsidR="00950C0A" w:rsidRPr="00613A77">
        <w:fldChar w:fldCharType="begin">
          <w:fldData xml:space="preserve">PEVuZE5vdGU+PENpdGU+PEF1dGhvcj5Kb3J0aDwvQXV0aG9yPjxZZWFyPjIwMTU8L1llYXI+PFJl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=
</w:fldData>
        </w:fldChar>
      </w:r>
      <w:r w:rsidR="00253419" w:rsidRPr="00613A77">
        <w:instrText xml:space="preserve"> ADDIN EN.CITE </w:instrText>
      </w:r>
      <w:r w:rsidR="00253419" w:rsidRPr="00613A77">
        <w:fldChar w:fldCharType="begin">
          <w:fldData xml:space="preserve">PEVuZE5vdGU+PENpdGU+PEF1dGhvcj5Kb3J0aDwvQXV0aG9yPjxZZWFyPjIwMTU8L1llYXI+PFJl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=
</w:fldData>
        </w:fldChar>
      </w:r>
      <w:r w:rsidR="00253419" w:rsidRPr="00613A77">
        <w:instrText xml:space="preserve"> ADDIN EN.CITE.DATA </w:instrText>
      </w:r>
      <w:r w:rsidR="00253419" w:rsidRPr="00613A77">
        <w:fldChar w:fldCharType="end"/>
      </w:r>
      <w:r w:rsidR="00950C0A" w:rsidRPr="00613A77">
        <w:fldChar w:fldCharType="separate"/>
      </w:r>
      <w:r w:rsidR="00253419" w:rsidRPr="00613A77">
        <w:rPr>
          <w:noProof/>
          <w:vertAlign w:val="superscript"/>
        </w:rPr>
        <w:t>46</w:t>
      </w:r>
      <w:r w:rsidR="00950C0A" w:rsidRPr="00613A77">
        <w:fldChar w:fldCharType="end"/>
      </w:r>
      <w:r w:rsidRPr="00613A77">
        <w:t>. Remodeling or changes in biofilm EPS overtime, as observed here for the WT biofilms, may ensure different levels of clearance of these isolated communities, in the absence of evolved variants. This may be a mechanism to ensure maintenance of some degree, promoting persistence within the lung.</w:t>
      </w:r>
    </w:p>
    <w:p w14:paraId="18D22339" w14:textId="77777777" w:rsidR="00FC6455" w:rsidRPr="00613A77" w:rsidRDefault="00FC6455" w:rsidP="00761A04">
      <w:pPr>
        <w:jc w:val="left"/>
      </w:pPr>
    </w:p>
    <w:p w14:paraId="509E00B9" w14:textId="5479240B" w:rsidR="00FC6455" w:rsidRPr="00613A77" w:rsidRDefault="00FC6455" w:rsidP="00761A04">
      <w:pPr>
        <w:jc w:val="left"/>
      </w:pPr>
      <w:r w:rsidRPr="00613A77">
        <w:t>Early mucoid biofilms, or single mucoid populations may contribute to the inhibition of both mucus clearance mechanisms in CF lungs, as predicted by the low MCI and CCI (</w:t>
      </w:r>
      <w:r w:rsidR="002C2823" w:rsidRPr="00613A77">
        <w:t>Fig.</w:t>
      </w:r>
      <w:r w:rsidRPr="00613A77">
        <w:t xml:space="preserve"> 7). However emergence of non-mucoid populations and the development of partial elastic </w:t>
      </w:r>
      <w:r w:rsidR="00761A04" w:rsidRPr="00613A77">
        <w:t>behaviour</w:t>
      </w:r>
      <w:r w:rsidRPr="00613A77">
        <w:t xml:space="preserve"> at later timepoints resulted in increased MCI and CCI (</w:t>
      </w:r>
      <w:r w:rsidR="002C2823" w:rsidRPr="00613A77">
        <w:t>Fig.</w:t>
      </w:r>
      <w:r w:rsidRPr="00613A77">
        <w:t xml:space="preserve"> 7). Interestingly, the cohesiveness of mucoid biofilms did not change over time, despite these populations (</w:t>
      </w:r>
      <w:r w:rsidR="002C2823" w:rsidRPr="00613A77">
        <w:t>Fig.</w:t>
      </w:r>
      <w:r w:rsidRPr="00613A77">
        <w:t xml:space="preserve"> 3E). Compared to healthy mucus, CF mucus has a greater adhesivity which impairs cough clearance </w:t>
      </w:r>
      <w:r w:rsidR="00950C0A" w:rsidRPr="00613A77">
        <w:fldChar w:fldCharType="begin"/>
      </w:r>
      <w:r w:rsidR="00253419" w:rsidRPr="00613A77">
        <w:instrText xml:space="preserve"> ADDIN EN.CITE &lt;EndNote&gt;&lt;Cite&gt;&lt;Author&gt;Rubin&lt;/Author&gt;&lt;Year&gt;2007&lt;/Year&gt;&lt;RecNum&gt;441&lt;/RecNum&gt;&lt;DisplayText&gt;&lt;style face="superscript"&gt;47&lt;/style&gt;&lt;/DisplayText&gt;&lt;record&gt;&lt;rec-number&gt;441&lt;/rec-number&gt;&lt;foreign-keys&gt;&lt;key app="EN" db-id="xp9s5rfstexpwceaa9gxaf9ow0tr2v22eded" timestamp="1483709427"&gt;441&lt;/key&gt;&lt;/foreign-keys&gt;&lt;ref-type name="Journal Article"&gt;17&lt;/ref-type&gt;&lt;contributors&gt;&lt;authors&gt;&lt;author&gt;Rubin, B. K.&lt;/author&gt;&lt;/authors&gt;&lt;/contributors&gt;&lt;auth-address&gt;Pediatrics and Biomedical Engineering, Wake Forest University School of Medicine, Winston-Salem, NC 27157-1081, USA. brubin@wfubmc.edu &amp;lt;brubin@wfubmc.edu&amp;gt;&lt;/auth-address&gt;&lt;titles&gt;&lt;title&gt;Mucus structure and properties in cystic fibrosis&lt;/title&gt;&lt;secondary-title&gt;Paediatr Respir Rev&lt;/secondary-title&gt;&lt;alt-title&gt;Paediatric respiratory reviews&lt;/alt-title&gt;&lt;/titles&gt;&lt;periodical&gt;&lt;full-title&gt;Paediatr Respir Rev&lt;/full-title&gt;&lt;abbr-1&gt;Paediatric respiratory reviews&lt;/abbr-1&gt;&lt;/periodical&gt;&lt;alt-periodical&gt;&lt;full-title&gt;Paediatr Respir Rev&lt;/full-title&gt;&lt;abbr-1&gt;Paediatric respiratory reviews&lt;/abbr-1&gt;&lt;/alt-periodical&gt;&lt;pages&gt;4-7&lt;/pages&gt;&lt;volume&gt;8&lt;/volume&gt;&lt;number&gt;1&lt;/number&gt;&lt;edition&gt;2007/04/11&lt;/edition&gt;&lt;keywords&gt;&lt;keyword&gt;Cystic Fibrosis/*physiopathology/therapy&lt;/keyword&gt;&lt;keyword&gt;Humans&lt;/keyword&gt;&lt;keyword&gt;Mucociliary Clearance/physiology&lt;/keyword&gt;&lt;keyword&gt;Mucus/*physiology&lt;/keyword&gt;&lt;keyword&gt;Rheology&lt;/keyword&gt;&lt;keyword&gt;Sputum/physiology&lt;/keyword&gt;&lt;/keywords&gt;&lt;dates&gt;&lt;year&gt;2007&lt;/year&gt;&lt;pub-dates&gt;&lt;date&gt;Mar&lt;/date&gt;&lt;/pub-dates&gt;&lt;/dates&gt;&lt;isbn&gt;1526-0542 (Print)&amp;#xD;1526-0542&lt;/isbn&gt;&lt;accession-num&gt;17419972&lt;/accession-num&gt;&lt;urls&gt;&lt;related-urls&gt;&lt;url&gt;http://ac.els-cdn.com/S1526054207000048/1-s2.0-S1526054207000048-main.pdf?_tid=70587c76-d414-11e6-a677-00000aacb35f&amp;amp;acdnat=1483709673_d8c175a363294a4afd3a6c5cf39d5dc4&lt;/url&gt;&lt;/related-urls&gt;&lt;/urls&gt;&lt;electronic-resource-num&gt;10.1016/j.prrv.2007.02.004&lt;/electronic-resource-num&gt;&lt;remote-database-provider&gt;NLM&lt;/remote-database-provider&gt;&lt;language&gt;eng&lt;/language&gt;&lt;/record&gt;&lt;/Cite&gt;&lt;/EndNote&gt;</w:instrText>
      </w:r>
      <w:r w:rsidR="00950C0A" w:rsidRPr="00613A77">
        <w:fldChar w:fldCharType="separate"/>
      </w:r>
      <w:r w:rsidR="00253419" w:rsidRPr="00613A77">
        <w:rPr>
          <w:noProof/>
          <w:vertAlign w:val="superscript"/>
        </w:rPr>
        <w:t>47</w:t>
      </w:r>
      <w:r w:rsidR="00950C0A" w:rsidRPr="00613A77">
        <w:fldChar w:fldCharType="end"/>
      </w:r>
      <w:r w:rsidRPr="00613A77">
        <w:t xml:space="preserve">. Therefore, despite the higher MCI and CCI of mucoid biofilms at these later timepoints the sticky mucoid EPS may still contribute to the mucus and reduce clearance.    </w:t>
      </w:r>
    </w:p>
    <w:p w14:paraId="588E89D4" w14:textId="77777777" w:rsidR="00FC6455" w:rsidRPr="00613A77" w:rsidRDefault="00FC6455" w:rsidP="00761A04">
      <w:pPr>
        <w:jc w:val="left"/>
      </w:pPr>
    </w:p>
    <w:p w14:paraId="10F72B7F" w14:textId="5A48C03C" w:rsidR="00D33CE1" w:rsidRPr="00613A77" w:rsidRDefault="005B5606" w:rsidP="00761A04">
      <w:pPr>
        <w:jc w:val="left"/>
      </w:pPr>
      <w:r w:rsidRPr="00613A77">
        <w:lastRenderedPageBreak/>
        <w:t xml:space="preserve">While we realise that the colony-biofilm model analysed here may not directly mimic biofilms in CF pulmonary infections, this experimental design allowed us to easily and reproducibly measure the mechanical properties of </w:t>
      </w:r>
      <w:r w:rsidRPr="00613A77">
        <w:rPr>
          <w:i/>
        </w:rPr>
        <w:t>P. aeruginosa</w:t>
      </w:r>
      <w:r w:rsidRPr="00613A77">
        <w:t xml:space="preserve"> biofilms, setting the foundation for our hypothesis proposed here. However, we are currently developing assays to explore these concepts in models that more closely resemble the CF lung environment. These include analysing biofilms grown in artificial sputum media and in tissue culture of CF lung epithelial cells and will be the focus of future work.</w:t>
      </w:r>
    </w:p>
    <w:p w14:paraId="4EE75E67" w14:textId="77777777" w:rsidR="00D33CE1" w:rsidRPr="00613A77" w:rsidRDefault="00D33CE1" w:rsidP="00761A04">
      <w:pPr>
        <w:jc w:val="left"/>
      </w:pPr>
    </w:p>
    <w:p w14:paraId="32100C6F" w14:textId="415BBCD6" w:rsidR="005B5606" w:rsidRPr="00613A77" w:rsidRDefault="005B5606" w:rsidP="00761A04">
      <w:pPr>
        <w:jc w:val="left"/>
        <w:rPr>
          <w:rFonts w:cs="Arial"/>
        </w:rPr>
      </w:pPr>
      <w:r w:rsidRPr="00613A77">
        <w:rPr>
          <w:rFonts w:cs="Arial"/>
        </w:rPr>
        <w:t>Of further interest would be exploring whether therapies routinely used by CF patients alter the mechanical properties of bacterial</w:t>
      </w:r>
      <w:r w:rsidRPr="00613A77">
        <w:rPr>
          <w:rFonts w:cs="Arial"/>
          <w:i/>
        </w:rPr>
        <w:t xml:space="preserve"> </w:t>
      </w:r>
      <w:r w:rsidRPr="00613A77">
        <w:rPr>
          <w:rFonts w:cs="Arial"/>
        </w:rPr>
        <w:t xml:space="preserve">biofilms. Mucolytics, such as recombinant human DNase (rhDNase; Pulmozyme) and hypertonic saline (7% NaCl), are administered to CF patients in an attempt to loosen the mucus and aid in its mechanical clearance. Human extracellular DNA (eDNA) is a major component of CF mucus and it has been shown that by degrading this </w:t>
      </w:r>
      <w:proofErr w:type="gramStart"/>
      <w:r w:rsidRPr="00613A77">
        <w:rPr>
          <w:rFonts w:cs="Arial"/>
        </w:rPr>
        <w:t>eDNA</w:t>
      </w:r>
      <w:proofErr w:type="gramEnd"/>
      <w:r w:rsidRPr="00613A77">
        <w:rPr>
          <w:rFonts w:cs="Arial"/>
        </w:rPr>
        <w:t xml:space="preserve">, rhDNase reduces the viscoelasticity of CF sputum </w:t>
      </w:r>
      <w:r w:rsidR="003F4B4D" w:rsidRPr="00613A77">
        <w:fldChar w:fldCharType="begin">
          <w:fldData xml:space="preserve">PEVuZE5vdGU+PENpdGU+PEF1dGhvcj5EYXNndXB0YTwvQXV0aG9yPjxZZWFyPjE5OTY8L1llYXI+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</w:fldData>
        </w:fldChar>
      </w:r>
      <w:r w:rsidR="000C6171" w:rsidRPr="00613A77">
        <w:instrText xml:space="preserve"> ADDIN EN.CITE </w:instrText>
      </w:r>
      <w:r w:rsidR="000C6171" w:rsidRPr="00613A77">
        <w:fldChar w:fldCharType="begin">
          <w:fldData xml:space="preserve">PEVuZE5vdGU+PENpdGU+PEF1dGhvcj5EYXNndXB0YTwvQXV0aG9yPjxZZWFyPjE5OTY8L1llYXI+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</w:fldData>
        </w:fldChar>
      </w:r>
      <w:r w:rsidR="000C6171" w:rsidRPr="00613A77">
        <w:instrText xml:space="preserve"> ADDIN EN.CITE.DATA </w:instrText>
      </w:r>
      <w:r w:rsidR="000C6171" w:rsidRPr="00613A77">
        <w:fldChar w:fldCharType="end"/>
      </w:r>
      <w:r w:rsidR="003F4B4D" w:rsidRPr="00613A77">
        <w:fldChar w:fldCharType="separate"/>
      </w:r>
      <w:r w:rsidR="000C6171" w:rsidRPr="00613A77">
        <w:rPr>
          <w:noProof/>
          <w:vertAlign w:val="superscript"/>
        </w:rPr>
        <w:t>31,48</w:t>
      </w:r>
      <w:r w:rsidR="003F4B4D" w:rsidRPr="00613A77">
        <w:fldChar w:fldCharType="end"/>
      </w:r>
      <w:r w:rsidR="000B29A9" w:rsidRPr="00613A77">
        <w:t xml:space="preserve">. </w:t>
      </w:r>
      <w:proofErr w:type="gramStart"/>
      <w:r w:rsidRPr="00613A77">
        <w:rPr>
          <w:rFonts w:cs="Arial"/>
        </w:rPr>
        <w:t>eDNA</w:t>
      </w:r>
      <w:proofErr w:type="gramEnd"/>
      <w:r w:rsidRPr="00613A77">
        <w:rPr>
          <w:rFonts w:cs="Arial"/>
        </w:rPr>
        <w:t xml:space="preserve"> is also a major component of the EPS of bacterial biofilms, including those of </w:t>
      </w:r>
      <w:r w:rsidRPr="00613A77">
        <w:rPr>
          <w:rFonts w:cs="Arial"/>
          <w:i/>
        </w:rPr>
        <w:t>P. aeruginosa</w:t>
      </w:r>
      <w:r w:rsidRPr="00613A77">
        <w:rPr>
          <w:rFonts w:cs="Arial"/>
        </w:rPr>
        <w:t>, and incubation with DNaseI disrupts the biofilm</w:t>
      </w:r>
      <w:r w:rsidR="00437321" w:rsidRPr="00613A77">
        <w:t xml:space="preserve"> </w:t>
      </w:r>
      <w:r w:rsidR="00437321" w:rsidRPr="00613A77">
        <w:fldChar w:fldCharType="begin">
          <w:fldData xml:space="preserve">PEVuZE5vdGU+PENpdGU+PEF1dGhvcj5XaGl0Y2h1cmNoPC9BdXRob3I+PFllYXI+MjAwMjwvWWVh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</w:fldData>
        </w:fldChar>
      </w:r>
      <w:r w:rsidR="000C6171" w:rsidRPr="00613A77">
        <w:instrText xml:space="preserve"> ADDIN EN.CITE </w:instrText>
      </w:r>
      <w:r w:rsidR="000C6171" w:rsidRPr="00613A77">
        <w:fldChar w:fldCharType="begin">
          <w:fldData xml:space="preserve">PEVuZE5vdGU+PENpdGU+PEF1dGhvcj5XaGl0Y2h1cmNoPC9BdXRob3I+PFllYXI+MjAwMjwvWWVh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</w:fldData>
        </w:fldChar>
      </w:r>
      <w:r w:rsidR="000C6171" w:rsidRPr="00613A77">
        <w:instrText xml:space="preserve"> ADDIN EN.CITE.DATA </w:instrText>
      </w:r>
      <w:r w:rsidR="000C6171" w:rsidRPr="00613A77">
        <w:fldChar w:fldCharType="end"/>
      </w:r>
      <w:r w:rsidR="00437321" w:rsidRPr="00613A77">
        <w:fldChar w:fldCharType="separate"/>
      </w:r>
      <w:r w:rsidR="000C6171" w:rsidRPr="00613A77">
        <w:rPr>
          <w:noProof/>
          <w:vertAlign w:val="superscript"/>
        </w:rPr>
        <w:t>49,50</w:t>
      </w:r>
      <w:r w:rsidR="00437321" w:rsidRPr="00613A77">
        <w:fldChar w:fldCharType="end"/>
      </w:r>
      <w:r w:rsidR="000B29A9" w:rsidRPr="00613A77">
        <w:t xml:space="preserve">. </w:t>
      </w:r>
      <w:r w:rsidRPr="00613A77">
        <w:rPr>
          <w:rFonts w:cs="Arial"/>
        </w:rPr>
        <w:t xml:space="preserve">However, it is yet to be shown if rhDNase influences the mechanical properties of biofilms within CF mucus. Hypertonic saline reduces the viscoelasticity of CF sputum, presumably by re-hydrating the sputum </w:t>
      </w:r>
      <w:r w:rsidR="003E65F2" w:rsidRPr="00613A77">
        <w:fldChar w:fldCharType="begin">
          <w:fldData xml:space="preserve">PEVuZE5vdGU+PENpdGU+PEF1dGhvcj5LaW5nPC9BdXRob3I+PFllYXI+MTk5NzwvWWVhcj48UmVj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=
</w:fldData>
        </w:fldChar>
      </w:r>
      <w:r w:rsidR="000C6171" w:rsidRPr="00613A77">
        <w:instrText xml:space="preserve"> ADDIN EN.CITE </w:instrText>
      </w:r>
      <w:r w:rsidR="000C6171" w:rsidRPr="00613A77">
        <w:fldChar w:fldCharType="begin">
          <w:fldData xml:space="preserve">PEVuZE5vdGU+PENpdGU+PEF1dGhvcj5LaW5nPC9BdXRob3I+PFllYXI+MTk5NzwvWWVhcj48UmVj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=
</w:fldData>
        </w:fldChar>
      </w:r>
      <w:r w:rsidR="000C6171" w:rsidRPr="00613A77">
        <w:instrText xml:space="preserve"> ADDIN EN.CITE.DATA </w:instrText>
      </w:r>
      <w:r w:rsidR="000C6171" w:rsidRPr="00613A77">
        <w:fldChar w:fldCharType="end"/>
      </w:r>
      <w:r w:rsidR="003E65F2" w:rsidRPr="00613A77">
        <w:fldChar w:fldCharType="separate"/>
      </w:r>
      <w:r w:rsidR="000C6171" w:rsidRPr="00613A77">
        <w:rPr>
          <w:noProof/>
          <w:vertAlign w:val="superscript"/>
        </w:rPr>
        <w:t>48</w:t>
      </w:r>
      <w:r w:rsidR="003E65F2" w:rsidRPr="00613A77">
        <w:fldChar w:fldCharType="end"/>
      </w:r>
      <w:r w:rsidR="00D01120" w:rsidRPr="00613A77">
        <w:t xml:space="preserve">. </w:t>
      </w:r>
      <w:r w:rsidRPr="00613A77">
        <w:rPr>
          <w:rFonts w:cs="Arial"/>
        </w:rPr>
        <w:t xml:space="preserve">However, incubating </w:t>
      </w:r>
      <w:r w:rsidRPr="00613A77">
        <w:rPr>
          <w:rFonts w:cs="Arial"/>
          <w:i/>
        </w:rPr>
        <w:t>P. aeruginosa</w:t>
      </w:r>
      <w:r w:rsidRPr="00613A77">
        <w:rPr>
          <w:rFonts w:cs="Arial"/>
        </w:rPr>
        <w:t xml:space="preserve"> biofilms with NaCl concentrations similar to hypertonic saline had no effect on the mechanical properties, compared to untreated controls</w:t>
      </w:r>
      <w:r w:rsidR="00D01120" w:rsidRPr="00613A77">
        <w:t xml:space="preserve"> </w:t>
      </w:r>
      <w:r w:rsidR="00D01120" w:rsidRPr="00613A77">
        <w:fldChar w:fldCharType="begin">
          <w:fldData xml:space="preserve">PEVuZE5vdGU+PENpdGU+PEF1dGhvcj5Kb25lczwvQXV0aG9yPjxZZWFyPjIwMTE8L1llYXI+PFJl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</w:fldData>
        </w:fldChar>
      </w:r>
      <w:r w:rsidR="000C6171" w:rsidRPr="00613A77">
        <w:instrText xml:space="preserve"> ADDIN EN.CITE </w:instrText>
      </w:r>
      <w:r w:rsidR="000C6171" w:rsidRPr="00613A77">
        <w:fldChar w:fldCharType="begin">
          <w:fldData xml:space="preserve">PEVuZE5vdGU+PENpdGU+PEF1dGhvcj5Kb25lczwvQXV0aG9yPjxZZWFyPjIwMTE8L1llYXI+PFJl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</w:fldData>
        </w:fldChar>
      </w:r>
      <w:r w:rsidR="000C6171" w:rsidRPr="00613A77">
        <w:instrText xml:space="preserve"> ADDIN EN.CITE.DATA </w:instrText>
      </w:r>
      <w:r w:rsidR="000C6171" w:rsidRPr="00613A77">
        <w:fldChar w:fldCharType="end"/>
      </w:r>
      <w:r w:rsidR="00D01120" w:rsidRPr="00613A77">
        <w:fldChar w:fldCharType="separate"/>
      </w:r>
      <w:r w:rsidR="000C6171" w:rsidRPr="00613A77">
        <w:rPr>
          <w:noProof/>
          <w:vertAlign w:val="superscript"/>
        </w:rPr>
        <w:t>51</w:t>
      </w:r>
      <w:r w:rsidR="00D01120" w:rsidRPr="00613A77">
        <w:fldChar w:fldCharType="end"/>
      </w:r>
      <w:r w:rsidR="00D01120" w:rsidRPr="00613A77">
        <w:t xml:space="preserve">. </w:t>
      </w:r>
      <w:r w:rsidRPr="00613A77">
        <w:rPr>
          <w:rFonts w:cs="Arial"/>
        </w:rPr>
        <w:t xml:space="preserve">A systematic analysis of how CF therapies, such as mucolytics and antibiotics, impact the mechanical properties of bacterial biofilms has not been performed. </w:t>
      </w:r>
      <w:r w:rsidR="00423185" w:rsidRPr="00613A77">
        <w:rPr>
          <w:rFonts w:cs="Arial"/>
        </w:rPr>
        <w:t>I</w:t>
      </w:r>
      <w:r w:rsidRPr="00613A77">
        <w:rPr>
          <w:rFonts w:cs="Arial"/>
        </w:rPr>
        <w:t xml:space="preserve">n line with </w:t>
      </w:r>
      <w:r w:rsidRPr="00613A77">
        <w:rPr>
          <w:rFonts w:cs="Arial"/>
        </w:rPr>
        <w:lastRenderedPageBreak/>
        <w:t xml:space="preserve">what we are proposing here, that the viscoelasticity of biofilms contribute to the tenacity of these infections, this analysis is clearly warranted. </w:t>
      </w:r>
    </w:p>
    <w:p w14:paraId="1318A141" w14:textId="53F5D17F" w:rsidR="00D37C5A" w:rsidRPr="00613A77" w:rsidRDefault="00D37C5A" w:rsidP="00761A04">
      <w:pPr>
        <w:jc w:val="left"/>
      </w:pPr>
    </w:p>
    <w:p w14:paraId="6F4A74F0" w14:textId="22E5A557" w:rsidR="00FC6455" w:rsidRPr="00613A77" w:rsidRDefault="00FC6455" w:rsidP="00761A04">
      <w:pPr>
        <w:jc w:val="left"/>
      </w:pPr>
      <w:r w:rsidRPr="00613A77">
        <w:t xml:space="preserve">Our data suggests that by evolving variants with different biophysical properties, </w:t>
      </w:r>
      <w:r w:rsidRPr="00613A77">
        <w:rPr>
          <w:i/>
        </w:rPr>
        <w:t>P. aeruginosa</w:t>
      </w:r>
      <w:r w:rsidRPr="00613A77">
        <w:t xml:space="preserve"> can insure against mucociliary and cough clearance from the CF lung as well as developing viscoelastic properties, </w:t>
      </w:r>
      <w:r w:rsidR="00950C0A" w:rsidRPr="00613A77">
        <w:t>which may facilitate the colonis</w:t>
      </w:r>
      <w:r w:rsidRPr="00613A77">
        <w:t xml:space="preserve">ation of the lung. This adds to the ‘insurance hypothesis’ previously proposed for the evolution of </w:t>
      </w:r>
      <w:r w:rsidRPr="00613A77">
        <w:rPr>
          <w:i/>
        </w:rPr>
        <w:t>P. aeruginosa</w:t>
      </w:r>
      <w:r w:rsidRPr="00613A77">
        <w:t xml:space="preserve"> variants during infection </w:t>
      </w:r>
      <w:r w:rsidR="00950C0A" w:rsidRPr="00613A77">
        <w:fldChar w:fldCharType="begin"/>
      </w:r>
      <w:r w:rsidR="00253419" w:rsidRPr="00613A77">
        <w:instrText xml:space="preserve"> ADDIN EN.CITE &lt;EndNote&gt;&lt;Cite&gt;&lt;Author&gt;Boles&lt;/Author&gt;&lt;Year&gt;2004&lt;/Year&gt;&lt;RecNum&gt;678&lt;/RecNum&gt;&lt;DisplayText&gt;&lt;style face="superscript"&gt;42&lt;/style&gt;&lt;/DisplayText&gt;&lt;record&gt;&lt;rec-number&gt;678&lt;/rec-number&gt;&lt;foreign-keys&gt;&lt;key app="EN" db-id="xp9s5rfstexpwceaa9gxaf9ow0tr2v22eded" timestamp="1492000004"&gt;678&lt;/key&gt;&lt;/foreign-keys&gt;&lt;ref-type name="Journal Article"&gt;17&lt;/ref-type&gt;&lt;contributors&gt;&lt;authors&gt;&lt;author&gt;Boles, B. R.&lt;/author&gt;&lt;author&gt;Thoendel, M.&lt;/author&gt;&lt;author&gt;Singh, P. K.&lt;/author&gt;&lt;/authors&gt;&lt;/contributors&gt;&lt;auth-address&gt;Department of Internal Medicine, Roy J. and Lucille A. Carver College of Medicine, University of Iowa, Iowa City, IA 52242, USA.&lt;/auth-address&gt;&lt;titles&gt;&lt;title&gt;Self-generated diversity produces &amp;quot;insurance effects&amp;quot; in biofilm communities&lt;/title&gt;&lt;secondary-title&gt;Proc Natl Acad Sci U S A&lt;/secondary-title&gt;&lt;alt-title&gt;Proceedings of the National Academy of Sciences of the United States of America&lt;/alt-title&gt;&lt;/titles&gt;&lt;alt-periodical&gt;&lt;full-title&gt;Proceedings of the National Academy of Sciences of the United States of America&lt;/full-title&gt;&lt;abbr-1&gt;Proceedings of the National Academy of Sciences of the United States of America&lt;/abbr-1&gt;&lt;/alt-periodical&gt;&lt;pages&gt;16630-5&lt;/pages&gt;&lt;volume&gt;101&lt;/volume&gt;&lt;number&gt;47&lt;/number&gt;&lt;edition&gt;2004/11/18&lt;/edition&gt;&lt;keywords&gt;&lt;keyword&gt;Biofilms/*growth &amp;amp; development&lt;/keyword&gt;&lt;keyword&gt;Ecosystem&lt;/keyword&gt;&lt;keyword&gt;Environment&lt;/keyword&gt;&lt;keyword&gt;Genetic Variation&lt;/keyword&gt;&lt;keyword&gt;*Models, Biological&lt;/keyword&gt;&lt;keyword&gt;Phenotype&lt;/keyword&gt;&lt;keyword&gt;Pseudomonas aeruginosa/genetics/physiology&lt;/keyword&gt;&lt;keyword&gt;Rec A Recombinases/genetics&lt;/keyword&gt;&lt;/keywords&gt;&lt;dates&gt;&lt;year&gt;2004&lt;/year&gt;&lt;pub-dates&gt;&lt;date&gt;Nov 23&lt;/date&gt;&lt;/pub-dates&gt;&lt;/dates&gt;&lt;isbn&gt;0027-8424 (Print)&amp;#xD;0027-8424&lt;/isbn&gt;&lt;accession-num&gt;15546998&lt;/accession-num&gt;&lt;urls&gt;&lt;related-urls&gt;&lt;url&gt;http://www.pnas.org/content/101/47/16630.full.pdf&lt;/url&gt;&lt;/related-urls&gt;&lt;/urls&gt;&lt;custom2&gt;PMC528905&lt;/custom2&gt;&lt;electronic-resource-num&gt;10.1073/pnas.0407460101&lt;/electronic-resource-num&gt;&lt;remote-database-provider&gt;NLM&lt;/remote-database-provider&gt;&lt;language&gt;eng&lt;/language&gt;&lt;/record&gt;&lt;/Cite&gt;&lt;/EndNote&gt;</w:instrText>
      </w:r>
      <w:r w:rsidR="00950C0A" w:rsidRPr="00613A77">
        <w:fldChar w:fldCharType="separate"/>
      </w:r>
      <w:r w:rsidR="00253419" w:rsidRPr="00613A77">
        <w:rPr>
          <w:noProof/>
          <w:vertAlign w:val="superscript"/>
        </w:rPr>
        <w:t>42</w:t>
      </w:r>
      <w:r w:rsidR="00950C0A" w:rsidRPr="00613A77">
        <w:fldChar w:fldCharType="end"/>
      </w:r>
      <w:r w:rsidR="00950C0A" w:rsidRPr="00613A77">
        <w:t xml:space="preserve"> </w:t>
      </w:r>
      <w:r w:rsidRPr="00613A77">
        <w:t xml:space="preserve">by suggesting further adaptive phenotypes of </w:t>
      </w:r>
      <w:r w:rsidRPr="00613A77">
        <w:rPr>
          <w:i/>
        </w:rPr>
        <w:t>P. aeruginosa</w:t>
      </w:r>
      <w:r w:rsidRPr="00613A77">
        <w:t xml:space="preserve"> variants.</w:t>
      </w:r>
      <w:r w:rsidR="00950C0A" w:rsidRPr="00613A77">
        <w:t xml:space="preserve"> </w:t>
      </w:r>
      <w:r w:rsidRPr="00613A77">
        <w:t xml:space="preserve">In agreement with </w:t>
      </w:r>
      <w:r w:rsidRPr="00613A77">
        <w:rPr>
          <w:noProof/>
        </w:rPr>
        <w:t>Peterson</w:t>
      </w:r>
      <w:r w:rsidRPr="00613A77">
        <w:rPr>
          <w:i/>
          <w:noProof/>
        </w:rPr>
        <w:t xml:space="preserve"> et al</w:t>
      </w:r>
      <w:r w:rsidR="00950C0A" w:rsidRPr="00613A77">
        <w:rPr>
          <w:i/>
          <w:noProof/>
        </w:rPr>
        <w:t xml:space="preserve"> </w:t>
      </w:r>
      <w:r w:rsidR="00950C0A" w:rsidRPr="00613A77">
        <w:rPr>
          <w:noProof/>
        </w:rPr>
        <w:fldChar w:fldCharType="begin"/>
      </w:r>
      <w:r w:rsidR="008C5424" w:rsidRPr="00613A77">
        <w:rPr>
          <w:noProof/>
        </w:rPr>
        <w:instrText xml:space="preserve"> ADDIN EN.CITE &lt;EndNote&gt;&lt;Cite&gt;&lt;Author&gt;Peterson&lt;/Author&gt;&lt;Year&gt;2015&lt;/Year&gt;&lt;RecNum&gt;1110&lt;/RecNum&gt;&lt;DisplayText&gt;&lt;style face="superscript"&gt;19&lt;/style&gt;&lt;/DisplayText&gt;&lt;record&gt;&lt;rec-number&gt;1110&lt;/rec-number&gt;&lt;foreign-keys&gt;&lt;key app="EN" db-id="xp9s5rfstexpwceaa9gxaf9ow0tr2v22eded" timestamp="1518457621"&gt;1110&lt;/key&gt;&lt;/foreign-keys&gt;&lt;ref-type name="Journal Article"&gt;17&lt;/ref-type&gt;&lt;contributors&gt;&lt;authors&gt;&lt;author&gt;Peterson, Brandon W&lt;/author&gt;&lt;author&gt;He, Yan&lt;/author&gt;&lt;author&gt;Ren, Yijin&lt;/author&gt;&lt;author&gt;Zerdoum, Aidan&lt;/author&gt;&lt;author&gt;Libera, Matthew R&lt;/author&gt;&lt;author&gt;Sharma, Prashant K&lt;/author&gt;&lt;author&gt;Van Winkelhoff, Arie-Jan&lt;/author&gt;&lt;author&gt;Neut, Danielle&lt;/author&gt;&lt;author&gt;Stoodley, Paul&lt;/author&gt;&lt;author&gt;Van Der Mei, Henny C&lt;/author&gt;&lt;/authors&gt;&lt;/contributors&gt;&lt;titles&gt;&lt;title&gt;Viscoelasticity of biofilms and their recalcitrance to mechanical and chemical challenges&lt;/title&gt;&lt;secondary-title&gt;FEMS microbiology reviews&lt;/secondary-title&gt;&lt;/titles&gt;&lt;periodical&gt;&lt;full-title&gt;FEMS Microbiol Rev&lt;/full-title&gt;&lt;abbr-1&gt;FEMS microbiology reviews&lt;/abbr-1&gt;&lt;/periodical&gt;&lt;pages&gt;234-245&lt;/pages&gt;&lt;volume&gt;39&lt;/volume&gt;&lt;number&gt;2&lt;/number&gt;&lt;dates&gt;&lt;year&gt;2015&lt;/year&gt;&lt;/dates&gt;&lt;isbn&gt;1574-6976&lt;/isbn&gt;&lt;urls&gt;&lt;/urls&gt;&lt;/record&gt;&lt;/Cite&gt;&lt;/EndNote&gt;</w:instrText>
      </w:r>
      <w:r w:rsidR="00950C0A" w:rsidRPr="00613A77">
        <w:rPr>
          <w:noProof/>
        </w:rPr>
        <w:fldChar w:fldCharType="separate"/>
      </w:r>
      <w:r w:rsidR="008C5424" w:rsidRPr="00613A77">
        <w:rPr>
          <w:noProof/>
          <w:vertAlign w:val="superscript"/>
        </w:rPr>
        <w:t>19</w:t>
      </w:r>
      <w:r w:rsidR="00950C0A" w:rsidRPr="00613A77">
        <w:rPr>
          <w:noProof/>
        </w:rPr>
        <w:fldChar w:fldCharType="end"/>
      </w:r>
      <w:r w:rsidRPr="00613A77">
        <w:t xml:space="preserve"> we propose that the viscoelasticity of the biofilm be included in the arsenal of virulence properties that </w:t>
      </w:r>
      <w:r w:rsidRPr="00613A77">
        <w:rPr>
          <w:i/>
        </w:rPr>
        <w:t>P. aeruginosa</w:t>
      </w:r>
      <w:r w:rsidRPr="00613A77">
        <w:t xml:space="preserve"> biofilms possess.</w:t>
      </w:r>
    </w:p>
    <w:p w14:paraId="4ADEE18C" w14:textId="77777777" w:rsidR="00761A04" w:rsidRPr="00613A77" w:rsidRDefault="00761A04" w:rsidP="00761A04">
      <w:pPr>
        <w:jc w:val="left"/>
      </w:pPr>
    </w:p>
    <w:p w14:paraId="06F8DED9" w14:textId="77777777" w:rsidR="00761A04" w:rsidRPr="00613A77" w:rsidRDefault="00761A04" w:rsidP="00761A04">
      <w:pPr>
        <w:pStyle w:val="Heading1"/>
        <w:jc w:val="left"/>
      </w:pPr>
      <w:r w:rsidRPr="00613A77">
        <w:t>Materials and Methods</w:t>
      </w:r>
    </w:p>
    <w:p w14:paraId="1489F0D1" w14:textId="77777777" w:rsidR="00761A04" w:rsidRPr="00613A77" w:rsidRDefault="00761A04" w:rsidP="00761A04">
      <w:pPr>
        <w:pStyle w:val="Heading2"/>
        <w:jc w:val="left"/>
      </w:pPr>
      <w:r w:rsidRPr="00613A77">
        <w:t>Colony-biofilms</w:t>
      </w:r>
    </w:p>
    <w:p w14:paraId="0AE84E6E" w14:textId="68E633E8" w:rsidR="00761A04" w:rsidRPr="00613A77" w:rsidRDefault="00761A04" w:rsidP="00761A04">
      <w:pPr>
        <w:jc w:val="left"/>
      </w:pPr>
      <w:r w:rsidRPr="00613A77">
        <w:t xml:space="preserve">Bacterial strains used in this study were </w:t>
      </w:r>
      <w:r w:rsidRPr="00613A77">
        <w:rPr>
          <w:i/>
        </w:rPr>
        <w:t>P. aeruginosa</w:t>
      </w:r>
      <w:r w:rsidRPr="00613A77">
        <w:t xml:space="preserve"> PAO1 (WT) and isogenic PAO1Δ</w:t>
      </w:r>
      <w:r w:rsidRPr="00613A77">
        <w:rPr>
          <w:i/>
        </w:rPr>
        <w:t xml:space="preserve">wspF </w:t>
      </w:r>
      <w:r w:rsidRPr="00613A77">
        <w:t>(RSCV; JJH356) and PAO1</w:t>
      </w:r>
      <w:r w:rsidRPr="00613A77">
        <w:rPr>
          <w:i/>
        </w:rPr>
        <w:t>mucA22</w:t>
      </w:r>
      <w:r w:rsidR="00FE45DC" w:rsidRPr="00613A77">
        <w:t xml:space="preserve"> (mucoid; PDO300</w:t>
      </w:r>
      <w:r w:rsidRPr="00613A77">
        <w:t xml:space="preserve"> </w:t>
      </w:r>
      <w:r w:rsidR="00FE45DC" w:rsidRPr="00613A77">
        <w:fldChar w:fldCharType="begin"/>
      </w:r>
      <w:r w:rsidR="000C6171" w:rsidRPr="00613A77">
        <w:instrText xml:space="preserve"> ADDIN EN.CITE &lt;EndNote&gt;&lt;Cite&gt;&lt;Author&gt;Mathee&lt;/Author&gt;&lt;Year&gt;1999&lt;/Year&gt;&lt;RecNum&gt;700&lt;/RecNum&gt;&lt;DisplayText&gt;&lt;style face="superscript"&gt;52&lt;/style&gt;&lt;/DisplayText&gt;&lt;record&gt;&lt;rec-number&gt;700&lt;/rec-number&gt;&lt;foreign-keys&gt;&lt;key app="EN" db-id="xp9s5rfstexpwceaa9gxaf9ow0tr2v22eded" timestamp="1493236681"&gt;700&lt;/key&gt;&lt;/foreign-keys&gt;&lt;ref-type name="Journal Article"&gt;17&lt;/ref-type&gt;&lt;contributors&gt;&lt;authors&gt;&lt;author&gt;Mathee, Kalai&lt;/author&gt;&lt;author&gt;Ciofu, Oana&lt;/author&gt;&lt;author&gt;Sternberg, Claus&lt;/author&gt;&lt;author&gt;Lindum, Peter W&lt;/author&gt;&lt;author&gt;Campbell, Joan IA&lt;/author&gt;&lt;author&gt;Jensen, Per&lt;/author&gt;&lt;author&gt;Johnsen, Anders H&lt;/author&gt;&lt;author&gt;Givskov, Michael&lt;/author&gt;&lt;author&gt;Ohman, Dennis E&lt;/author&gt;&lt;author&gt;Søren, Molin&lt;/author&gt;&lt;/authors&gt;&lt;/contributors&gt;&lt;titles&gt;&lt;title&gt;Mucoid conversion of Pseudomonas aeruginos by hydrogen peroxide: a mechanism for virulence activation in the cystic fibrosis lung&lt;/title&gt;&lt;secondary-title&gt;Microbiology&lt;/secondary-title&gt;&lt;/titles&gt;&lt;periodical&gt;&lt;full-title&gt;Microbiology&lt;/full-title&gt;&lt;abbr-1&gt;Microbiology (Reading, England)&lt;/abbr-1&gt;&lt;/periodical&gt;&lt;pages&gt;1349-1357&lt;/pages&gt;&lt;volume&gt;145&lt;/volume&gt;&lt;number&gt;6&lt;/number&gt;&lt;dates&gt;&lt;year&gt;1999&lt;/year&gt;&lt;/dates&gt;&lt;isbn&gt;1465-2080&lt;/isbn&gt;&lt;urls&gt;&lt;/urls&gt;&lt;/record&gt;&lt;/Cite&gt;&lt;/EndNote&gt;</w:instrText>
      </w:r>
      <w:r w:rsidR="00FE45DC" w:rsidRPr="00613A77">
        <w:fldChar w:fldCharType="separate"/>
      </w:r>
      <w:r w:rsidR="000C6171" w:rsidRPr="00613A77">
        <w:rPr>
          <w:noProof/>
          <w:vertAlign w:val="superscript"/>
        </w:rPr>
        <w:t>52</w:t>
      </w:r>
      <w:r w:rsidR="00FE45DC" w:rsidRPr="00613A77">
        <w:fldChar w:fldCharType="end"/>
      </w:r>
      <w:r w:rsidR="00FE45DC" w:rsidRPr="00613A77">
        <w:t>)</w:t>
      </w:r>
      <w:r w:rsidRPr="00613A77">
        <w:t xml:space="preserve">. These isogenic mutants were used in this study as representative RSCV and mucoid variants that are clinically derived from CF lung infections </w:t>
      </w:r>
      <w:r w:rsidR="00833B47" w:rsidRPr="00613A77">
        <w:fldChar w:fldCharType="begin">
          <w:fldData xml:space="preserve">PEVuZE5vdGU+PENpdGU+PEF1dGhvcj5Hb3ZhbjwvQXV0aG9yPjxZZWFyPjE5OTI8L1llYXI+PFJl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</w:fldData>
        </w:fldChar>
      </w:r>
      <w:r w:rsidR="008C5424" w:rsidRPr="00613A77">
        <w:instrText xml:space="preserve"> ADDIN EN.CITE </w:instrText>
      </w:r>
      <w:r w:rsidR="008C5424" w:rsidRPr="00613A77">
        <w:fldChar w:fldCharType="begin">
          <w:fldData xml:space="preserve">PEVuZE5vdGU+PENpdGU+PEF1dGhvcj5Hb3ZhbjwvQXV0aG9yPjxZZWFyPjE5OTI8L1llYXI+PFJl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</w:fldData>
        </w:fldChar>
      </w:r>
      <w:r w:rsidR="008C5424" w:rsidRPr="00613A77">
        <w:instrText xml:space="preserve"> ADDIN EN.CITE.DATA </w:instrText>
      </w:r>
      <w:r w:rsidR="008C5424" w:rsidRPr="00613A77">
        <w:fldChar w:fldCharType="end"/>
      </w:r>
      <w:r w:rsidR="00833B47" w:rsidRPr="00613A77">
        <w:fldChar w:fldCharType="separate"/>
      </w:r>
      <w:r w:rsidR="008C5424" w:rsidRPr="00613A77">
        <w:rPr>
          <w:noProof/>
          <w:vertAlign w:val="superscript"/>
        </w:rPr>
        <w:t>7,8,10</w:t>
      </w:r>
      <w:r w:rsidR="00833B47" w:rsidRPr="00613A77">
        <w:fldChar w:fldCharType="end"/>
      </w:r>
      <w:r w:rsidRPr="00613A77">
        <w:t>. Overnight cultures were diluted to OD</w:t>
      </w:r>
      <w:r w:rsidRPr="00613A77">
        <w:rPr>
          <w:vertAlign w:val="subscript"/>
        </w:rPr>
        <w:t>600nm</w:t>
      </w:r>
      <w:r w:rsidRPr="00613A77">
        <w:t xml:space="preserve"> 0.1 into fresh media. Sterile nitrocellulose filter membranes (25mm, 0.45</w:t>
      </w:r>
      <w:r w:rsidRPr="00613A77">
        <w:rPr>
          <w:rFonts w:cs="Times New Roman"/>
        </w:rPr>
        <w:t>μ</w:t>
      </w:r>
      <w:r w:rsidRPr="00613A77">
        <w:t xml:space="preserve">m pore size; Milliopore) were floated on diluted culture and transferred onto </w:t>
      </w:r>
      <w:r w:rsidRPr="00613A77">
        <w:rPr>
          <w:i/>
        </w:rPr>
        <w:t xml:space="preserve">Pseudomonas </w:t>
      </w:r>
      <w:r w:rsidRPr="00613A77">
        <w:t>isolation agar (PIA) (45g/L PIA powder (BD), 20mL glycerol), culture side up and incubated at 37</w:t>
      </w:r>
      <w:r w:rsidRPr="00613A77">
        <w:rPr>
          <w:rFonts w:cs="Times New Roman"/>
        </w:rPr>
        <w:t>°</w:t>
      </w:r>
      <w:r w:rsidRPr="00613A77">
        <w:t xml:space="preserve">C. Colony-biofilms were transferred to a new PIA plate every 24h (See Supplementary Methods). </w:t>
      </w:r>
    </w:p>
    <w:p w14:paraId="0D1596E6" w14:textId="77777777" w:rsidR="00761A04" w:rsidRPr="00613A77" w:rsidRDefault="00761A04" w:rsidP="00761A04">
      <w:pPr>
        <w:jc w:val="left"/>
      </w:pPr>
    </w:p>
    <w:p w14:paraId="104AAD3B" w14:textId="77777777" w:rsidR="00761A04" w:rsidRPr="00613A77" w:rsidRDefault="00761A04" w:rsidP="00761A04">
      <w:pPr>
        <w:pStyle w:val="Heading2"/>
        <w:jc w:val="left"/>
      </w:pPr>
      <w:r w:rsidRPr="00613A77">
        <w:lastRenderedPageBreak/>
        <w:t>Rheometry analysis</w:t>
      </w:r>
    </w:p>
    <w:p w14:paraId="1BE46257" w14:textId="77777777" w:rsidR="00761A04" w:rsidRPr="00613A77" w:rsidRDefault="00761A04" w:rsidP="00761A04">
      <w:pPr>
        <w:jc w:val="left"/>
        <w:rPr>
          <w:u w:val="single"/>
        </w:rPr>
      </w:pPr>
      <w:r w:rsidRPr="00613A77">
        <w:rPr>
          <w:u w:val="single"/>
        </w:rPr>
        <w:t>Rheometer apparatus</w:t>
      </w:r>
    </w:p>
    <w:p w14:paraId="239D5609" w14:textId="77777777" w:rsidR="00761A04" w:rsidRPr="00613A77" w:rsidRDefault="00761A04" w:rsidP="00761A04">
      <w:pPr>
        <w:jc w:val="left"/>
        <w:rPr>
          <w:rFonts w:cs="Times New Roman"/>
        </w:rPr>
      </w:pPr>
      <w:r w:rsidRPr="00613A77">
        <w:rPr>
          <w:rFonts w:cs="Times New Roman"/>
        </w:rPr>
        <w:t xml:space="preserve">A TA Instruments Discovery Hybrid Rheometer-2 (HR-2) with the Peltier plate connected to a heat exchanger (TA Instruments) was used for all rheological measurements (See Supplemental Methods). </w:t>
      </w:r>
    </w:p>
    <w:p w14:paraId="65FA541C" w14:textId="77777777" w:rsidR="00761A04" w:rsidRPr="00613A77" w:rsidRDefault="00761A04" w:rsidP="00761A04">
      <w:pPr>
        <w:jc w:val="left"/>
        <w:rPr>
          <w:rFonts w:cs="Times New Roman"/>
        </w:rPr>
      </w:pPr>
    </w:p>
    <w:p w14:paraId="4F79A2E4" w14:textId="77777777" w:rsidR="00761A04" w:rsidRPr="00613A77" w:rsidRDefault="00761A04" w:rsidP="00761A04">
      <w:pPr>
        <w:pStyle w:val="Heading3"/>
        <w:jc w:val="left"/>
      </w:pPr>
      <w:r w:rsidRPr="00613A77">
        <w:t>Uniaxial compression measurements</w:t>
      </w:r>
    </w:p>
    <w:p w14:paraId="086AF42D" w14:textId="441FCEDC" w:rsidR="00761A04" w:rsidRPr="00613A77" w:rsidRDefault="00761A04" w:rsidP="00761A04">
      <w:pPr>
        <w:jc w:val="left"/>
      </w:pPr>
      <w:r w:rsidRPr="00613A77">
        <w:t xml:space="preserve">Indentation measurements were performed using the 8mm Smart Swap geometry with an approach rate of 1 </w:t>
      </w:r>
      <w:r w:rsidRPr="00613A77">
        <w:rPr>
          <w:rFonts w:cs="Times New Roman"/>
        </w:rPr>
        <w:t>μ</w:t>
      </w:r>
      <w:r w:rsidRPr="00613A77">
        <w:t>m/s. 3 colony-biofilms were analysed at each timepoint, with 2 measurements per biofilm. Contact with the biofilm was determined where the force began to increase after the point of pull-on adhesion (</w:t>
      </w:r>
      <w:r w:rsidR="00833B47" w:rsidRPr="00613A77">
        <w:t xml:space="preserve">Supplementary </w:t>
      </w:r>
      <w:r w:rsidR="002C2823" w:rsidRPr="00613A77">
        <w:t>Fig.</w:t>
      </w:r>
      <w:r w:rsidR="00833B47" w:rsidRPr="00613A77">
        <w:t xml:space="preserve"> S4</w:t>
      </w:r>
      <w:r w:rsidRPr="00613A77">
        <w:t xml:space="preserve">). This point was taken to be the thickness of the biofilm </w:t>
      </w:r>
      <w:r w:rsidR="00833B47" w:rsidRPr="00613A77">
        <w:fldChar w:fldCharType="begin"/>
      </w:r>
      <w:r w:rsidR="000C6171" w:rsidRPr="00613A77">
        <w:instrText xml:space="preserve"> ADDIN EN.CITE &lt;EndNote&gt;&lt;Cite&gt;&lt;Author&gt;Paramonova&lt;/Author&gt;&lt;Year&gt;2007&lt;/Year&gt;&lt;RecNum&gt;750&lt;/RecNum&gt;&lt;DisplayText&gt;&lt;style face="superscript"&gt;53&lt;/style&gt;&lt;/DisplayText&gt;&lt;record&gt;&lt;rec-number&gt;750&lt;/rec-number&gt;&lt;foreign-keys&gt;&lt;key app="EN" db-id="xp9s5rfstexpwceaa9gxaf9ow0tr2v22eded" timestamp="1496240630"&gt;750&lt;/key&gt;&lt;/foreign-keys&gt;&lt;ref-type name="Journal Article"&gt;17&lt;/ref-type&gt;&lt;contributors&gt;&lt;authors&gt;&lt;author&gt;Paramonova, Ekaterina&lt;/author&gt;&lt;author&gt;De Jong, Ed D&lt;/author&gt;&lt;author&gt;Krom, Bastiaan P&lt;/author&gt;&lt;author&gt;Van der Mei, Henny C&lt;/author&gt;&lt;author&gt;Busscher, Henk J&lt;/author&gt;&lt;author&gt;Sharma, Prashant K&lt;/author&gt;&lt;/authors&gt;&lt;/contributors&gt;&lt;titles&gt;&lt;title&gt;Low-load compression testing: a novel way of measuring biofilm thickness&lt;/title&gt;&lt;secondary-title&gt;Applied and environmental microbiology&lt;/secondary-title&gt;&lt;/titles&gt;&lt;periodical&gt;&lt;full-title&gt;Appl Environ Microbiol&lt;/full-title&gt;&lt;abbr-1&gt;Applied and environmental microbiology&lt;/abbr-1&gt;&lt;/periodical&gt;&lt;pages&gt;7023-7028&lt;/pages&gt;&lt;volume&gt;73&lt;/volume&gt;&lt;number&gt;21&lt;/number&gt;&lt;dates&gt;&lt;year&gt;2007&lt;/year&gt;&lt;/dates&gt;&lt;isbn&gt;0099-2240&lt;/isbn&gt;&lt;urls&gt;&lt;/urls&gt;&lt;/record&gt;&lt;/Cite&gt;&lt;/EndNote&gt;</w:instrText>
      </w:r>
      <w:r w:rsidR="00833B47" w:rsidRPr="00613A77">
        <w:fldChar w:fldCharType="separate"/>
      </w:r>
      <w:r w:rsidR="000C6171" w:rsidRPr="00613A77">
        <w:rPr>
          <w:noProof/>
          <w:vertAlign w:val="superscript"/>
        </w:rPr>
        <w:t>53</w:t>
      </w:r>
      <w:r w:rsidR="00833B47" w:rsidRPr="00613A77">
        <w:fldChar w:fldCharType="end"/>
      </w:r>
      <w:r w:rsidRPr="00613A77">
        <w:t xml:space="preserve">. </w:t>
      </w:r>
    </w:p>
    <w:p w14:paraId="0A2612AE" w14:textId="77777777" w:rsidR="00761A04" w:rsidRPr="00613A77" w:rsidRDefault="00761A04" w:rsidP="00761A04">
      <w:pPr>
        <w:jc w:val="left"/>
        <w:rPr>
          <w:rFonts w:cs="Times New Roman"/>
        </w:rPr>
      </w:pPr>
    </w:p>
    <w:p w14:paraId="71A756C1" w14:textId="5746FA02" w:rsidR="00761A04" w:rsidRPr="00613A77" w:rsidRDefault="00761A04" w:rsidP="00761A04">
      <w:pPr>
        <w:jc w:val="left"/>
        <w:rPr>
          <w:rFonts w:cs="Times New Roman"/>
        </w:rPr>
      </w:pPr>
      <w:r w:rsidRPr="00613A77">
        <w:rPr>
          <w:rFonts w:cs="Times New Roman"/>
        </w:rPr>
        <w:t>Force-displacement curves are presented as stress-strain curves. Force (</w:t>
      </w:r>
      <w:r w:rsidRPr="00613A77">
        <w:rPr>
          <w:rFonts w:cs="Times New Roman"/>
          <w:i/>
        </w:rPr>
        <w:t>F</w:t>
      </w:r>
      <w:r w:rsidRPr="00613A77">
        <w:rPr>
          <w:rFonts w:cs="Times New Roman"/>
        </w:rPr>
        <w:t>) was converted to stress (σ) by dividing by the area of the geometry (σ = F/π</w:t>
      </w:r>
      <w:r w:rsidRPr="00613A77">
        <w:rPr>
          <w:rFonts w:cs="Times New Roman"/>
          <w:i/>
        </w:rPr>
        <w:t>r</w:t>
      </w:r>
      <w:r w:rsidRPr="00613A77">
        <w:rPr>
          <w:rFonts w:cs="Times New Roman"/>
          <w:vertAlign w:val="superscript"/>
        </w:rPr>
        <w:t>2</w:t>
      </w:r>
      <w:r w:rsidRPr="00613A77">
        <w:rPr>
          <w:rFonts w:cs="Times New Roman"/>
        </w:rPr>
        <w:t>). Displacement was converted to strain (γ) by dividing displacement (Δ</w:t>
      </w:r>
      <w:r w:rsidRPr="00613A77">
        <w:rPr>
          <w:rFonts w:cs="Times New Roman"/>
          <w:i/>
        </w:rPr>
        <w:t>L</w:t>
      </w:r>
      <w:r w:rsidRPr="00613A77">
        <w:rPr>
          <w:rFonts w:cs="Times New Roman"/>
        </w:rPr>
        <w:t>) by the thickness (</w:t>
      </w:r>
      <w:r w:rsidRPr="00613A77">
        <w:rPr>
          <w:rFonts w:cs="Times New Roman"/>
          <w:i/>
        </w:rPr>
        <w:t>L</w:t>
      </w:r>
      <w:r w:rsidRPr="00613A77">
        <w:rPr>
          <w:rFonts w:cs="Times New Roman"/>
        </w:rPr>
        <w:t>) of the biofilm (γ = Δ</w:t>
      </w:r>
      <w:r w:rsidRPr="00613A77">
        <w:rPr>
          <w:rFonts w:cs="Times New Roman"/>
          <w:i/>
        </w:rPr>
        <w:t>L</w:t>
      </w:r>
      <w:r w:rsidRPr="00613A77">
        <w:rPr>
          <w:rFonts w:cs="Times New Roman"/>
        </w:rPr>
        <w:t>/</w:t>
      </w:r>
      <w:r w:rsidRPr="00613A77">
        <w:rPr>
          <w:rFonts w:cs="Times New Roman"/>
          <w:i/>
        </w:rPr>
        <w:t>L</w:t>
      </w:r>
      <w:r w:rsidRPr="00613A77">
        <w:rPr>
          <w:rFonts w:cs="Times New Roman"/>
        </w:rPr>
        <w:t xml:space="preserve">). </w:t>
      </w:r>
      <w:r w:rsidRPr="00613A77">
        <w:t>From the force-displacement curve the Young’s modulus (</w:t>
      </w:r>
      <w:r w:rsidRPr="00613A77">
        <w:rPr>
          <w:i/>
        </w:rPr>
        <w:t>E</w:t>
      </w:r>
      <w:r w:rsidRPr="00613A77">
        <w:t xml:space="preserve">) was calculated using the force-displacement relationship </w:t>
      </w:r>
      <w:r w:rsidR="00CB7DB3" w:rsidRPr="00613A77">
        <w:t xml:space="preserve">previously </w:t>
      </w:r>
      <w:r w:rsidRPr="00613A77">
        <w:t xml:space="preserve">described </w:t>
      </w:r>
      <w:r w:rsidR="00833B47" w:rsidRPr="00613A77">
        <w:rPr>
          <w:noProof/>
        </w:rPr>
        <w:fldChar w:fldCharType="begin"/>
      </w:r>
      <w:r w:rsidR="000C6171" w:rsidRPr="00613A77">
        <w:rPr>
          <w:noProof/>
        </w:rPr>
        <w:instrText xml:space="preserve"> ADDIN EN.CITE &lt;EndNote&gt;&lt;Cite&gt;&lt;Author&gt;Timoshenko&lt;/Author&gt;&lt;Year&gt;1970&lt;/Year&gt;&lt;RecNum&gt;394&lt;/RecNum&gt;&lt;DisplayText&gt;&lt;style face="superscript"&gt;54&lt;/style&gt;&lt;/DisplayText&gt;&lt;record&gt;&lt;rec-number&gt;394&lt;/rec-number&gt;&lt;foreign-keys&gt;&lt;key app="EN" db-id="xp9s5rfstexpwceaa9gxaf9ow0tr2v22eded" timestamp="1481218895"&gt;394&lt;/key&gt;&lt;/foreign-keys&gt;&lt;ref-type name="Book"&gt;6&lt;/ref-type&gt;&lt;contributors&gt;&lt;authors&gt;&lt;author&gt;Timoshenko, S&lt;/author&gt;&lt;author&gt;Goodier, J&lt;/author&gt;&lt;/authors&gt;&lt;/contributors&gt;&lt;titles&gt;&lt;title&gt;Theory of Elasticity&lt;/title&gt;&lt;/titles&gt;&lt;pages&gt;608&lt;/pages&gt;&lt;edition&gt;third&lt;/edition&gt;&lt;dates&gt;&lt;year&gt;1970&lt;/year&gt;&lt;/dates&gt;&lt;publisher&gt;McGraw Hill Higher Education&lt;/publisher&gt;&lt;isbn&gt;9780070858053&lt;/isbn&gt;&lt;urls&gt;&lt;/urls&gt;&lt;research-notes&gt;- Young&amp;apos;s modulus calculation from force-displacement&lt;/research-notes&gt;&lt;/record&gt;&lt;/Cite&gt;&lt;/EndNote&gt;</w:instrText>
      </w:r>
      <w:r w:rsidR="00833B47" w:rsidRPr="00613A77">
        <w:rPr>
          <w:noProof/>
        </w:rPr>
        <w:fldChar w:fldCharType="separate"/>
      </w:r>
      <w:r w:rsidR="000C6171" w:rsidRPr="00613A77">
        <w:rPr>
          <w:noProof/>
          <w:vertAlign w:val="superscript"/>
        </w:rPr>
        <w:t>54</w:t>
      </w:r>
      <w:r w:rsidR="00833B47" w:rsidRPr="00613A77">
        <w:rPr>
          <w:noProof/>
        </w:rPr>
        <w:fldChar w:fldCharType="end"/>
      </w:r>
      <w:r w:rsidRPr="00613A77">
        <w:t>:</w:t>
      </w:r>
    </w:p>
    <w:p w14:paraId="3BB81722" w14:textId="160DC94F" w:rsidR="00761A04" w:rsidRPr="00613A77" w:rsidRDefault="00761A04" w:rsidP="00761A04">
      <w:pPr>
        <w:jc w:val="left"/>
        <w:rPr>
          <w:rFonts w:cs="Times New Roman"/>
        </w:rPr>
      </w:pPr>
      <m:oMathPara>
        <m:oMathParaPr>
          <m:jc m:val="left"/>
        </m:oMathParaPr>
        <m:oMath>
          <m:r>
            <w:rPr>
              <w:rFonts w:ascii="Cambria Math" w:hAnsi="Cambria Math" w:cs="Times New Roman"/>
              <w:sz w:val="22"/>
              <w:szCs w:val="22"/>
            </w:rPr>
            <m:t xml:space="preserve">E= </m:t>
          </m:r>
          <m:f>
            <m:fPr>
              <m:ctrlPr>
                <w:rPr>
                  <w:rFonts w:ascii="Cambria Math" w:hAnsi="Cambria Math" w:cs="Times New Roman"/>
                  <w:i/>
                  <w:sz w:val="22"/>
                  <w:szCs w:val="22"/>
                </w:rPr>
              </m:ctrlPr>
            </m:fPr>
            <m:num>
              <m:r>
                <w:rPr>
                  <w:rFonts w:ascii="Cambria Math" w:hAnsi="Cambria Math" w:cs="Times New Roman"/>
                  <w:sz w:val="22"/>
                  <w:szCs w:val="22"/>
                </w:rPr>
                <m:t>slope∙(1-</m:t>
              </m:r>
              <m:sSup>
                <m:sSupPr>
                  <m:ctrlPr>
                    <w:rPr>
                      <w:rFonts w:ascii="Cambria Math" w:hAnsi="Cambria Math" w:cs="Times New Roman"/>
                      <w:i/>
                      <w:sz w:val="22"/>
                      <w:szCs w:val="22"/>
                    </w:rPr>
                  </m:ctrlPr>
                </m:sSupPr>
                <m:e>
                  <m:r>
                    <w:rPr>
                      <w:rFonts w:ascii="Cambria Math" w:hAnsi="Cambria Math" w:cs="Times New Roman"/>
                      <w:sz w:val="22"/>
                      <w:szCs w:val="22"/>
                    </w:rPr>
                    <m:t>v</m:t>
                  </m:r>
                </m:e>
                <m:sup>
                  <m:r>
                    <w:rPr>
                      <w:rFonts w:ascii="Cambria Math" w:hAnsi="Cambria Math" w:cs="Times New Roman"/>
                      <w:sz w:val="22"/>
                      <w:szCs w:val="22"/>
                    </w:rPr>
                    <m:t>2</m:t>
                  </m:r>
                </m:sup>
              </m:sSup>
              <m:r>
                <w:rPr>
                  <w:rFonts w:ascii="Cambria Math" w:hAnsi="Cambria Math" w:cs="Times New Roman"/>
                  <w:sz w:val="22"/>
                  <w:szCs w:val="22"/>
                </w:rPr>
                <m:t>)</m:t>
              </m:r>
            </m:num>
            <m:den>
              <m:r>
                <w:rPr>
                  <w:rFonts w:ascii="Cambria Math" w:hAnsi="Cambria Math" w:cs="Times New Roman"/>
                  <w:sz w:val="22"/>
                  <w:szCs w:val="22"/>
                </w:rPr>
                <m:t>2r</m:t>
              </m:r>
            </m:den>
          </m:f>
          <m:r>
            <w:rPr>
              <w:rFonts w:ascii="Cambria Math" w:hAnsi="Cambria Math" w:cs="Times New Roman"/>
              <w:sz w:val="22"/>
              <w:szCs w:val="22"/>
            </w:rPr>
            <m:t xml:space="preserve">          </m:t>
          </m:r>
          <m:r>
            <m:rPr>
              <m:sty m:val="p"/>
            </m:rPr>
            <w:rPr>
              <w:rFonts w:ascii="Cambria Math" w:hAnsi="Cambria Math" w:cs="Times New Roman"/>
              <w:sz w:val="22"/>
              <w:szCs w:val="22"/>
            </w:rPr>
            <m:t>(</m:t>
          </m:r>
          <m:r>
            <w:rPr>
              <w:rFonts w:ascii="Cambria Math" w:hAnsi="Cambria Math" w:cs="Times New Roman"/>
              <w:sz w:val="22"/>
              <w:szCs w:val="22"/>
            </w:rPr>
            <m:t>1)</m:t>
          </m:r>
        </m:oMath>
      </m:oMathPara>
    </w:p>
    <w:p w14:paraId="205C5848" w14:textId="123836E0" w:rsidR="00761A04" w:rsidRPr="00613A77" w:rsidRDefault="00761A04" w:rsidP="00761A04">
      <w:pPr>
        <w:jc w:val="left"/>
        <w:rPr>
          <w:rFonts w:cs="Times New Roman"/>
        </w:rPr>
      </w:pPr>
      <w:proofErr w:type="gramStart"/>
      <w:r w:rsidRPr="00613A77">
        <w:rPr>
          <w:rFonts w:cs="Times New Roman"/>
        </w:rPr>
        <w:t>where</w:t>
      </w:r>
      <w:proofErr w:type="gramEnd"/>
      <w:r w:rsidRPr="00613A77">
        <w:rPr>
          <w:rFonts w:cs="Times New Roman"/>
        </w:rPr>
        <w:t xml:space="preserve"> the slope is of the force-displacement curve (N/m), </w:t>
      </w:r>
      <w:r w:rsidRPr="00613A77">
        <w:rPr>
          <w:rFonts w:cs="Times New Roman"/>
          <w:i/>
        </w:rPr>
        <w:t xml:space="preserve">r </w:t>
      </w:r>
      <w:r w:rsidRPr="00613A77">
        <w:rPr>
          <w:rFonts w:cs="Times New Roman"/>
        </w:rPr>
        <w:t>is the radius of the probe (</w:t>
      </w:r>
      <w:r w:rsidRPr="00613A77">
        <w:rPr>
          <w:rFonts w:cs="Times New Roman"/>
          <w:i/>
        </w:rPr>
        <w:t xml:space="preserve">r </w:t>
      </w:r>
      <w:r w:rsidRPr="00613A77">
        <w:rPr>
          <w:rFonts w:cs="Times New Roman"/>
        </w:rPr>
        <w:t xml:space="preserve">= 0.004m) and </w:t>
      </w:r>
      <w:r w:rsidRPr="00613A77">
        <w:rPr>
          <w:rFonts w:cs="Times New Roman"/>
          <w:i/>
        </w:rPr>
        <w:t xml:space="preserve">v </w:t>
      </w:r>
      <w:r w:rsidRPr="00613A77">
        <w:rPr>
          <w:rFonts w:cs="Times New Roman"/>
        </w:rPr>
        <w:t>is the assumed Poisson’s ratio of a biofilm (</w:t>
      </w:r>
      <w:r w:rsidRPr="00613A77">
        <w:rPr>
          <w:rFonts w:cs="Times New Roman"/>
          <w:i/>
        </w:rPr>
        <w:t xml:space="preserve">v </w:t>
      </w:r>
      <w:r w:rsidRPr="00613A77">
        <w:rPr>
          <w:rFonts w:cs="Times New Roman"/>
        </w:rPr>
        <w:t xml:space="preserve">= 0.5) </w:t>
      </w:r>
      <w:r w:rsidR="00833B47" w:rsidRPr="00613A77">
        <w:rPr>
          <w:rFonts w:cs="Times New Roman"/>
        </w:rPr>
        <w:fldChar w:fldCharType="begin"/>
      </w:r>
      <w:r w:rsidR="008C5424" w:rsidRPr="00613A77">
        <w:rPr>
          <w:rFonts w:cs="Times New Roman"/>
        </w:rPr>
        <w:instrText xml:space="preserve"> ADDIN EN.CITE &lt;EndNote&gt;&lt;Cite&gt;&lt;Author&gt;Rmaile&lt;/Author&gt;&lt;Year&gt;2013&lt;/Year&gt;&lt;RecNum&gt;76&lt;/RecNum&gt;&lt;DisplayText&gt;&lt;style face="superscript"&gt;28&lt;/style&gt;&lt;/DisplayText&gt;&lt;record&gt;&lt;rec-number&gt;76&lt;/rec-number&gt;&lt;foreign-keys&gt;&lt;key app="EN" db-id="xp9s5rfstexpwceaa9gxaf9ow0tr2v22eded" timestamp="1450801870"&gt;76&lt;/key&gt;&lt;/foreign-keys&gt;&lt;ref-type name="Journal Article"&gt;17&lt;/ref-type&gt;&lt;contributors&gt;&lt;authors&gt;&lt;author&gt;Rmaile, Amir&lt;/author&gt;&lt;author&gt;Carugo, Dario&lt;/author&gt;&lt;author&gt;Capretto, Lorenzo&lt;/author&gt;&lt;author&gt;Zhang, Xunli&lt;/author&gt;&lt;author&gt;Wharton, Julian A&lt;/author&gt;&lt;author&gt;Thurner, Philipp J&lt;/author&gt;&lt;author&gt;Aspiras, Marcelo&lt;/author&gt;&lt;author&gt;Ward, Marylin&lt;/author&gt;&lt;author&gt;Stoodley, Paul&lt;/author&gt;&lt;/authors&gt;&lt;/contributors&gt;&lt;titles&gt;&lt;title&gt;Microbial tribology and disruption of dental plaque bacterial biofilms&lt;/title&gt;&lt;secondary-title&gt;Wear&lt;/secondary-title&gt;&lt;/titles&gt;&lt;periodical&gt;&lt;full-title&gt;Wear&lt;/full-title&gt;&lt;/periodical&gt;&lt;pages&gt;276-284&lt;/pages&gt;&lt;volume&gt;306&lt;/volume&gt;&lt;number&gt;1&lt;/number&gt;&lt;dates&gt;&lt;year&gt;2013&lt;/year&gt;&lt;/dates&gt;&lt;isbn&gt;0043-1648&lt;/isbn&gt;&lt;urls&gt;&lt;/urls&gt;&lt;/record&gt;&lt;/Cite&gt;&lt;/EndNote&gt;</w:instrText>
      </w:r>
      <w:r w:rsidR="00833B47" w:rsidRPr="00613A77">
        <w:rPr>
          <w:rFonts w:cs="Times New Roman"/>
        </w:rPr>
        <w:fldChar w:fldCharType="separate"/>
      </w:r>
      <w:r w:rsidR="008C5424" w:rsidRPr="00613A77">
        <w:rPr>
          <w:rFonts w:cs="Times New Roman"/>
          <w:noProof/>
          <w:vertAlign w:val="superscript"/>
        </w:rPr>
        <w:t>28</w:t>
      </w:r>
      <w:r w:rsidR="00833B47" w:rsidRPr="00613A77">
        <w:rPr>
          <w:rFonts w:cs="Times New Roman"/>
        </w:rPr>
        <w:fldChar w:fldCharType="end"/>
      </w:r>
      <w:r w:rsidR="00833B47" w:rsidRPr="00613A77">
        <w:rPr>
          <w:rFonts w:cs="Times New Roman"/>
        </w:rPr>
        <w:t xml:space="preserve">. </w:t>
      </w:r>
      <w:r w:rsidRPr="00613A77">
        <w:rPr>
          <w:rFonts w:cs="Times New Roman"/>
        </w:rPr>
        <w:t>The slope of the force-displacement curve was measured at the region corresponding to 0-30% strain where R</w:t>
      </w:r>
      <w:r w:rsidRPr="00613A77">
        <w:rPr>
          <w:rFonts w:cs="Times New Roman"/>
          <w:vertAlign w:val="superscript"/>
        </w:rPr>
        <w:t>2</w:t>
      </w:r>
      <w:r w:rsidRPr="00613A77">
        <w:rPr>
          <w:rFonts w:cs="Times New Roman"/>
        </w:rPr>
        <w:t xml:space="preserve">&gt;0.95. </w:t>
      </w:r>
    </w:p>
    <w:p w14:paraId="11B38F56" w14:textId="77777777" w:rsidR="00761A04" w:rsidRPr="00613A77" w:rsidRDefault="00761A04" w:rsidP="00761A04">
      <w:pPr>
        <w:jc w:val="left"/>
        <w:rPr>
          <w:rFonts w:cs="Times New Roman"/>
        </w:rPr>
      </w:pPr>
    </w:p>
    <w:p w14:paraId="308E8D2A" w14:textId="15534F39" w:rsidR="00761A04" w:rsidRPr="00613A77" w:rsidRDefault="00761A04" w:rsidP="00761A04">
      <w:pPr>
        <w:jc w:val="left"/>
        <w:rPr>
          <w:rFonts w:cs="Times New Roman"/>
        </w:rPr>
      </w:pPr>
      <w:r w:rsidRPr="00613A77">
        <w:rPr>
          <w:rFonts w:cs="Times New Roman"/>
        </w:rPr>
        <w:lastRenderedPageBreak/>
        <w:t xml:space="preserve">Squeeze-pull off measurements </w:t>
      </w:r>
      <w:proofErr w:type="gramStart"/>
      <w:r w:rsidRPr="00613A77">
        <w:rPr>
          <w:rFonts w:cs="Times New Roman"/>
        </w:rPr>
        <w:t>were</w:t>
      </w:r>
      <w:proofErr w:type="gramEnd"/>
      <w:r w:rsidRPr="00613A77">
        <w:rPr>
          <w:rFonts w:cs="Times New Roman"/>
        </w:rPr>
        <w:t xml:space="preserve"> performed using the </w:t>
      </w:r>
      <w:r w:rsidRPr="00613A77">
        <w:t>25mm-sand blasted Smart Swap geometry. The probe was lowered onto the biofilm with an approach rate of 1</w:t>
      </w:r>
      <w:r w:rsidRPr="00613A77">
        <w:rPr>
          <w:rFonts w:cs="Times New Roman"/>
        </w:rPr>
        <w:t>μ</w:t>
      </w:r>
      <w:r w:rsidRPr="00613A77">
        <w:t>m/s until an axial force of 0.5N was detected (Squeeze). The probe was then raised off the biofilm at the same rate for a distance of 500</w:t>
      </w:r>
      <w:r w:rsidRPr="00613A77">
        <w:rPr>
          <w:rFonts w:cs="Times New Roman"/>
        </w:rPr>
        <w:t>μ</w:t>
      </w:r>
      <w:r w:rsidRPr="00613A77">
        <w:t>m (Pull off). 1 measurement was performed per colony-biofilm. 4 colony-biofilms at each timepoint were analysed.</w:t>
      </w:r>
    </w:p>
    <w:p w14:paraId="67CA6391" w14:textId="77777777" w:rsidR="00761A04" w:rsidRPr="00613A77" w:rsidRDefault="00761A04" w:rsidP="00761A04">
      <w:pPr>
        <w:jc w:val="left"/>
        <w:rPr>
          <w:rFonts w:cs="Times New Roman"/>
        </w:rPr>
      </w:pPr>
    </w:p>
    <w:p w14:paraId="5A5A8D50" w14:textId="77777777" w:rsidR="00761A04" w:rsidRPr="00613A77" w:rsidRDefault="00761A04" w:rsidP="00761A04">
      <w:pPr>
        <w:pStyle w:val="Heading3"/>
        <w:jc w:val="left"/>
        <w:rPr>
          <w:rFonts w:cs="Times New Roman"/>
        </w:rPr>
      </w:pPr>
      <w:r w:rsidRPr="00613A77">
        <w:t>Spinning disk measurements</w:t>
      </w:r>
      <w:r w:rsidRPr="00613A77">
        <w:rPr>
          <w:rFonts w:cs="Times New Roman"/>
        </w:rPr>
        <w:t xml:space="preserve">    </w:t>
      </w:r>
    </w:p>
    <w:p w14:paraId="5EEC1585" w14:textId="1CA02DE2" w:rsidR="00761A04" w:rsidRPr="00613A77" w:rsidRDefault="00761A04" w:rsidP="00761A04">
      <w:pPr>
        <w:jc w:val="left"/>
      </w:pPr>
      <w:r w:rsidRPr="00613A77">
        <w:rPr>
          <w:rFonts w:cs="Times New Roman"/>
        </w:rPr>
        <w:t>Spinning disk measurements were performed using the 25mm-sand blasted Smart Swap geometry. Prior to analysis, colony-biofilms were compressed until an axial force o</w:t>
      </w:r>
      <w:r w:rsidR="00833B47" w:rsidRPr="00613A77">
        <w:rPr>
          <w:rFonts w:cs="Times New Roman"/>
        </w:rPr>
        <w:t>f 0.01N was detected to normalis</w:t>
      </w:r>
      <w:r w:rsidRPr="00613A77">
        <w:rPr>
          <w:rFonts w:cs="Times New Roman"/>
        </w:rPr>
        <w:t xml:space="preserve">e the measurements, followed by a 15s equilibration period. </w:t>
      </w:r>
      <w:r w:rsidRPr="00613A77">
        <w:t>4 colony-biofilms were analysed at each timepoint.</w:t>
      </w:r>
    </w:p>
    <w:p w14:paraId="220278E4" w14:textId="77777777" w:rsidR="00761A04" w:rsidRPr="00613A77" w:rsidRDefault="00761A04" w:rsidP="00761A04">
      <w:pPr>
        <w:jc w:val="left"/>
        <w:rPr>
          <w:rFonts w:cs="Times New Roman"/>
        </w:rPr>
      </w:pPr>
    </w:p>
    <w:p w14:paraId="53E49A0B" w14:textId="7FC0BD91" w:rsidR="00761A04" w:rsidRPr="00613A77" w:rsidRDefault="00761A04" w:rsidP="00761A04">
      <w:pPr>
        <w:jc w:val="left"/>
        <w:rPr>
          <w:rFonts w:cs="Times New Roman"/>
        </w:rPr>
      </w:pPr>
      <w:r w:rsidRPr="00613A77">
        <w:rPr>
          <w:rFonts w:cs="Times New Roman"/>
        </w:rPr>
        <w:t>Stress sweeps were performed by incrementing the shear stress from 0.01 – 100Pa at an oscillation frequency of 1Hz. The point where the storage modulus (G’) intersected with the loss modulus (G”) (See Supplemental Methods), was taken to be an indictor for the yield stress (σ</w:t>
      </w:r>
      <w:r w:rsidRPr="00613A77">
        <w:rPr>
          <w:rFonts w:cs="Times New Roman"/>
          <w:i/>
          <w:vertAlign w:val="subscript"/>
        </w:rPr>
        <w:t>y</w:t>
      </w:r>
      <w:r w:rsidRPr="00613A77">
        <w:rPr>
          <w:rFonts w:cs="Times New Roman"/>
        </w:rPr>
        <w:t xml:space="preserve">) </w:t>
      </w:r>
      <w:r w:rsidR="00833B47" w:rsidRPr="00613A77">
        <w:rPr>
          <w:rFonts w:cs="Times New Roman"/>
        </w:rPr>
        <w:fldChar w:fldCharType="begin"/>
      </w:r>
      <w:r w:rsidR="008C5424" w:rsidRPr="00613A77">
        <w:rPr>
          <w:rFonts w:cs="Times New Roman"/>
        </w:rPr>
        <w:instrText xml:space="preserve"> ADDIN EN.CITE &lt;EndNote&gt;&lt;Cite&gt;&lt;Author&gt;Larsson&lt;/Author&gt;&lt;Year&gt;2013&lt;/Year&gt;&lt;RecNum&gt;699&lt;/RecNum&gt;&lt;DisplayText&gt;&lt;style face="superscript"&gt;30&lt;/style&gt;&lt;/DisplayText&gt;&lt;record&gt;&lt;rec-number&gt;699&lt;/rec-number&gt;&lt;foreign-keys&gt;&lt;key app="EN" db-id="xp9s5rfstexpwceaa9gxaf9ow0tr2v22eded" timestamp="1493053938"&gt;699&lt;/key&gt;&lt;/foreign-keys&gt;&lt;ref-type name="Journal Article"&gt;17&lt;/ref-type&gt;&lt;contributors&gt;&lt;authors&gt;&lt;author&gt;Larsson, Mats&lt;/author&gt;&lt;author&gt;Duffy, John&lt;/author&gt;&lt;author&gt;AB, Malvern Instruments Nordic&lt;/author&gt;&lt;/authors&gt;&lt;/contributors&gt;&lt;titles&gt;&lt;title&gt;An overview of measurement techniques for determination of yield stress&lt;/title&gt;&lt;secondary-title&gt;Annu. Trans. Nordic Rheol. Soc.&lt;/secondary-title&gt;&lt;/titles&gt;&lt;periodical&gt;&lt;full-title&gt;Annu. Trans. Nordic Rheol. Soc.&lt;/full-title&gt;&lt;/periodical&gt;&lt;pages&gt;125-138&lt;/pages&gt;&lt;volume&gt;21&lt;/volume&gt;&lt;dates&gt;&lt;year&gt;2013&lt;/year&gt;&lt;/dates&gt;&lt;urls&gt;&lt;/urls&gt;&lt;/record&gt;&lt;/Cite&gt;&lt;/EndNote&gt;</w:instrText>
      </w:r>
      <w:r w:rsidR="00833B47" w:rsidRPr="00613A77">
        <w:rPr>
          <w:rFonts w:cs="Times New Roman"/>
        </w:rPr>
        <w:fldChar w:fldCharType="separate"/>
      </w:r>
      <w:r w:rsidR="008C5424" w:rsidRPr="00613A77">
        <w:rPr>
          <w:rFonts w:cs="Times New Roman"/>
          <w:noProof/>
          <w:vertAlign w:val="superscript"/>
        </w:rPr>
        <w:t>30</w:t>
      </w:r>
      <w:r w:rsidR="00833B47" w:rsidRPr="00613A77">
        <w:rPr>
          <w:rFonts w:cs="Times New Roman"/>
        </w:rPr>
        <w:fldChar w:fldCharType="end"/>
      </w:r>
      <w:r w:rsidRPr="00613A77">
        <w:rPr>
          <w:rFonts w:cs="Times New Roman"/>
        </w:rPr>
        <w:t xml:space="preserve">. </w:t>
      </w:r>
    </w:p>
    <w:p w14:paraId="03F68253" w14:textId="77777777" w:rsidR="00761A04" w:rsidRPr="00613A77" w:rsidRDefault="00761A04" w:rsidP="00761A04">
      <w:pPr>
        <w:jc w:val="left"/>
        <w:rPr>
          <w:rFonts w:cs="Times New Roman"/>
        </w:rPr>
      </w:pPr>
    </w:p>
    <w:p w14:paraId="22F253F7" w14:textId="7BD1DD8C" w:rsidR="00761A04" w:rsidRPr="00613A77" w:rsidRDefault="00761A04" w:rsidP="00761A04">
      <w:pPr>
        <w:jc w:val="left"/>
        <w:rPr>
          <w:rFonts w:cs="Times New Roman"/>
        </w:rPr>
      </w:pPr>
      <w:proofErr w:type="gramStart"/>
      <w:r w:rsidRPr="00613A77">
        <w:rPr>
          <w:rFonts w:cs="Times New Roman"/>
        </w:rPr>
        <w:t>Creep-recovery measurements were performed by applying a shear stress of 0.5Pa for 60s</w:t>
      </w:r>
      <w:proofErr w:type="gramEnd"/>
      <w:r w:rsidRPr="00613A77">
        <w:rPr>
          <w:rFonts w:cs="Times New Roman"/>
        </w:rPr>
        <w:t xml:space="preserve">. A stress of 0.5Pa was determined to be within the linear viscoelastic region for all </w:t>
      </w:r>
      <w:r w:rsidRPr="00613A77">
        <w:rPr>
          <w:rFonts w:cs="Times New Roman"/>
          <w:i/>
        </w:rPr>
        <w:t>P. aeruginosa</w:t>
      </w:r>
      <w:r w:rsidRPr="00613A77">
        <w:rPr>
          <w:rFonts w:cs="Times New Roman"/>
        </w:rPr>
        <w:t xml:space="preserve"> colony-biofilms (See Supplementary Methods, </w:t>
      </w:r>
      <w:r w:rsidR="002C2823" w:rsidRPr="00613A77">
        <w:rPr>
          <w:rFonts w:cs="Times New Roman"/>
        </w:rPr>
        <w:t>Fig.</w:t>
      </w:r>
      <w:r w:rsidR="003E2D69" w:rsidRPr="00613A77">
        <w:rPr>
          <w:rFonts w:cs="Times New Roman"/>
        </w:rPr>
        <w:t xml:space="preserve"> S5</w:t>
      </w:r>
      <w:r w:rsidRPr="00613A77">
        <w:rPr>
          <w:rFonts w:cs="Times New Roman"/>
        </w:rPr>
        <w:t>). The shear stress was then reduced to 0Pa and the recovery measured for 120s. The resulting strain or deformation to the biofilm was monitored as a function of time. The viscosity (η) of the biofilm was determined by dividing the shear stress by the slope of the linear viscous region (R</w:t>
      </w:r>
      <w:r w:rsidRPr="00613A77">
        <w:rPr>
          <w:rFonts w:cs="Times New Roman"/>
          <w:vertAlign w:val="superscript"/>
        </w:rPr>
        <w:t>2</w:t>
      </w:r>
      <w:r w:rsidRPr="00613A77">
        <w:rPr>
          <w:rFonts w:cs="Times New Roman"/>
        </w:rPr>
        <w:t xml:space="preserve"> &gt; 0.95, </w:t>
      </w:r>
      <w:r w:rsidR="003E2D69" w:rsidRPr="00613A77">
        <w:rPr>
          <w:rFonts w:cs="Times New Roman"/>
        </w:rPr>
        <w:t xml:space="preserve">Supplementary </w:t>
      </w:r>
      <w:r w:rsidR="002C2823" w:rsidRPr="00613A77">
        <w:rPr>
          <w:rFonts w:cs="Times New Roman"/>
        </w:rPr>
        <w:t>Fig.</w:t>
      </w:r>
      <w:r w:rsidR="003E2D69" w:rsidRPr="00613A77">
        <w:rPr>
          <w:rFonts w:cs="Times New Roman"/>
        </w:rPr>
        <w:t xml:space="preserve"> S4</w:t>
      </w:r>
      <w:r w:rsidRPr="00613A77">
        <w:rPr>
          <w:rFonts w:cs="Times New Roman"/>
        </w:rPr>
        <w:t>) (η = σ /</w:t>
      </w:r>
      <w:r w:rsidRPr="00613A77">
        <w:rPr>
          <w:rFonts w:cs="Times New Roman"/>
          <w:i/>
        </w:rPr>
        <w:t>slope</w:t>
      </w:r>
      <w:r w:rsidRPr="00613A77">
        <w:rPr>
          <w:rFonts w:cs="Times New Roman"/>
        </w:rPr>
        <w:t>). The shear modulus (</w:t>
      </w:r>
      <w:r w:rsidRPr="00613A77">
        <w:rPr>
          <w:rFonts w:cs="Times New Roman"/>
          <w:i/>
        </w:rPr>
        <w:t>G</w:t>
      </w:r>
      <w:r w:rsidRPr="00613A77">
        <w:rPr>
          <w:rFonts w:cs="Times New Roman"/>
        </w:rPr>
        <w:t>) was determined by dividing the shear stress by the elastic recovery (</w:t>
      </w:r>
      <w:r w:rsidRPr="00613A77">
        <w:rPr>
          <w:rFonts w:cs="Times New Roman"/>
          <w:i/>
        </w:rPr>
        <w:t xml:space="preserve">G </w:t>
      </w:r>
      <w:r w:rsidRPr="00613A77">
        <w:rPr>
          <w:rFonts w:cs="Times New Roman"/>
        </w:rPr>
        <w:t xml:space="preserve">= </w:t>
      </w:r>
      <w:r w:rsidRPr="00613A77">
        <w:rPr>
          <w:rFonts w:cs="Times New Roman"/>
        </w:rPr>
        <w:lastRenderedPageBreak/>
        <w:t>σ / Δγ). The elastic recovery is the initial vertical drop of the recovery portion of the curve (</w:t>
      </w:r>
      <w:r w:rsidR="003E2D69" w:rsidRPr="00613A77">
        <w:rPr>
          <w:rFonts w:cs="Times New Roman"/>
        </w:rPr>
        <w:t xml:space="preserve">Supplementary </w:t>
      </w:r>
      <w:r w:rsidR="002C2823" w:rsidRPr="00613A77">
        <w:rPr>
          <w:rFonts w:cs="Times New Roman"/>
        </w:rPr>
        <w:t>Fig.</w:t>
      </w:r>
      <w:r w:rsidR="003E2D69" w:rsidRPr="00613A77">
        <w:rPr>
          <w:rFonts w:cs="Times New Roman"/>
        </w:rPr>
        <w:t xml:space="preserve"> S4</w:t>
      </w:r>
      <w:r w:rsidRPr="00613A77">
        <w:rPr>
          <w:rFonts w:cs="Times New Roman"/>
        </w:rPr>
        <w:t xml:space="preserve">). </w:t>
      </w:r>
    </w:p>
    <w:p w14:paraId="458BEBD8" w14:textId="77777777" w:rsidR="00761A04" w:rsidRPr="00613A77" w:rsidRDefault="00761A04" w:rsidP="00761A04">
      <w:pPr>
        <w:jc w:val="left"/>
        <w:rPr>
          <w:rFonts w:cs="Times New Roman"/>
        </w:rPr>
      </w:pPr>
    </w:p>
    <w:p w14:paraId="23E39164" w14:textId="1DB6250C" w:rsidR="00761A04" w:rsidRPr="00613A77" w:rsidRDefault="00761A04" w:rsidP="00761A04">
      <w:pPr>
        <w:jc w:val="left"/>
        <w:rPr>
          <w:rFonts w:cs="Times New Roman"/>
        </w:rPr>
      </w:pPr>
      <w:r w:rsidRPr="00613A77">
        <w:rPr>
          <w:rFonts w:cs="Times New Roman"/>
        </w:rPr>
        <w:t xml:space="preserve">Frequency sweeps were performed by incrementing the oscillating frequency from 0.1 – 100rad/s at a constant stress of 0.5Pa. The MCI and CCI were calculated using the relationship between the complex modulus (G*) and tanδ (See Supplementary Methods) from </w:t>
      </w:r>
      <w:r w:rsidRPr="00613A77">
        <w:rPr>
          <w:rFonts w:cs="Times New Roman"/>
          <w:i/>
        </w:rPr>
        <w:t>in vitro</w:t>
      </w:r>
      <w:r w:rsidRPr="00613A77">
        <w:rPr>
          <w:rFonts w:cs="Times New Roman"/>
        </w:rPr>
        <w:t xml:space="preserve"> models of clearance</w:t>
      </w:r>
      <w:r w:rsidRPr="00613A77">
        <w:rPr>
          <w:rFonts w:cs="Times New Roman"/>
          <w:i/>
        </w:rPr>
        <w:t xml:space="preserve"> </w:t>
      </w:r>
      <w:r w:rsidRPr="00613A77">
        <w:rPr>
          <w:rFonts w:cs="Times New Roman"/>
        </w:rPr>
        <w:t xml:space="preserve">previously described </w:t>
      </w:r>
      <w:r w:rsidR="00CB7DB3" w:rsidRPr="00613A77">
        <w:rPr>
          <w:rFonts w:cs="Times New Roman"/>
        </w:rPr>
        <w:fldChar w:fldCharType="begin">
          <w:fldData xml:space="preserve">PEVuZE5vdGU+PENpdGU+PEF1dGhvcj5LaW5nPC9BdXRob3I+PFllYXI+MTk4MDwvWWVhcj48UmVj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</w:fldData>
        </w:fldChar>
      </w:r>
      <w:r w:rsidR="000C6171" w:rsidRPr="00613A77">
        <w:rPr>
          <w:rFonts w:cs="Times New Roman"/>
        </w:rPr>
        <w:instrText xml:space="preserve"> ADDIN EN.CITE </w:instrText>
      </w:r>
      <w:r w:rsidR="000C6171" w:rsidRPr="00613A77">
        <w:rPr>
          <w:rFonts w:cs="Times New Roman"/>
        </w:rPr>
        <w:fldChar w:fldCharType="begin">
          <w:fldData xml:space="preserve">PEVuZE5vdGU+PENpdGU+PEF1dGhvcj5LaW5nPC9BdXRob3I+PFllYXI+MTk4MDwvWWVhcj48UmVj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</w:fldData>
        </w:fldChar>
      </w:r>
      <w:r w:rsidR="000C6171" w:rsidRPr="00613A77">
        <w:rPr>
          <w:rFonts w:cs="Times New Roman"/>
        </w:rPr>
        <w:instrText xml:space="preserve"> ADDIN EN.CITE.DATA </w:instrText>
      </w:r>
      <w:r w:rsidR="000C6171" w:rsidRPr="00613A77">
        <w:rPr>
          <w:rFonts w:cs="Times New Roman"/>
        </w:rPr>
      </w:r>
      <w:r w:rsidR="000C6171" w:rsidRPr="00613A77">
        <w:rPr>
          <w:rFonts w:cs="Times New Roman"/>
        </w:rPr>
        <w:fldChar w:fldCharType="end"/>
      </w:r>
      <w:r w:rsidR="00CB7DB3" w:rsidRPr="00613A77">
        <w:rPr>
          <w:rFonts w:cs="Times New Roman"/>
        </w:rPr>
      </w:r>
      <w:r w:rsidR="00CB7DB3" w:rsidRPr="00613A77">
        <w:rPr>
          <w:rFonts w:cs="Times New Roman"/>
        </w:rPr>
        <w:fldChar w:fldCharType="separate"/>
      </w:r>
      <w:r w:rsidR="000C6171" w:rsidRPr="00613A77">
        <w:rPr>
          <w:rFonts w:cs="Times New Roman"/>
          <w:noProof/>
          <w:vertAlign w:val="superscript"/>
        </w:rPr>
        <w:t>22,23,55</w:t>
      </w:r>
      <w:r w:rsidR="00CB7DB3" w:rsidRPr="00613A77">
        <w:rPr>
          <w:rFonts w:cs="Times New Roman"/>
        </w:rPr>
        <w:fldChar w:fldCharType="end"/>
      </w:r>
      <w:r w:rsidRPr="00613A77">
        <w:rPr>
          <w:rFonts w:cs="Times New Roman"/>
        </w:rPr>
        <w:t xml:space="preserve">. The MCI was calculated at an angular frequency of 1rad/s and CCI at 100rad/s. </w:t>
      </w:r>
    </w:p>
    <w:p w14:paraId="6C4D6D96" w14:textId="2B002F74" w:rsidR="00761A04" w:rsidRPr="00613A77" w:rsidRDefault="00761A04" w:rsidP="00761A04">
      <w:pPr>
        <w:jc w:val="left"/>
        <w:rPr>
          <w:rFonts w:cs="Times New Roman"/>
        </w:rPr>
      </w:pPr>
      <m:oMath>
        <m:r>
          <m:rPr>
            <m:sty m:val="p"/>
          </m:rPr>
          <w:rPr>
            <w:rFonts w:ascii="Cambria Math" w:hAnsi="Cambria Math" w:cs="Times New Roman"/>
            <w:sz w:val="22"/>
            <w:szCs w:val="22"/>
          </w:rPr>
          <m:t>MCI</m:t>
        </m:r>
        <m:r>
          <w:rPr>
            <w:rFonts w:ascii="Cambria Math" w:hAnsi="Cambria Math" w:cs="Times New Roman"/>
            <w:sz w:val="22"/>
            <w:szCs w:val="22"/>
          </w:rPr>
          <m:t>=1.62-</m:t>
        </m:r>
        <m:d>
          <m:dPr>
            <m:ctrlPr>
              <w:rPr>
                <w:rFonts w:ascii="Cambria Math" w:hAnsi="Cambria Math" w:cs="Times New Roman"/>
                <w:i/>
                <w:sz w:val="22"/>
                <w:szCs w:val="22"/>
              </w:rPr>
            </m:ctrlPr>
          </m:dPr>
          <m:e>
            <m:r>
              <w:rPr>
                <w:rFonts w:ascii="Cambria Math" w:hAnsi="Cambria Math" w:cs="Times New Roman"/>
                <w:sz w:val="22"/>
                <w:szCs w:val="22"/>
              </w:rPr>
              <m:t>0.22×</m:t>
            </m:r>
            <m:r>
              <m:rPr>
                <m:sty m:val="p"/>
              </m:rPr>
              <w:rPr>
                <w:rFonts w:ascii="Cambria Math" w:hAnsi="Cambria Math" w:cs="Times New Roman"/>
                <w:sz w:val="22"/>
                <w:szCs w:val="22"/>
              </w:rPr>
              <m:t>log</m:t>
            </m:r>
            <m:sSubSup>
              <m:sSubSupPr>
                <m:ctrlPr>
                  <w:rPr>
                    <w:rFonts w:ascii="Cambria Math" w:hAnsi="Cambria Math" w:cs="Times New Roman"/>
                    <w:i/>
                    <w:sz w:val="22"/>
                    <w:szCs w:val="22"/>
                  </w:rPr>
                </m:ctrlPr>
              </m:sSubSupPr>
              <m:e>
                <m:r>
                  <w:rPr>
                    <w:rFonts w:ascii="Cambria Math" w:hAnsi="Cambria Math" w:cs="Times New Roman"/>
                    <w:sz w:val="22"/>
                    <w:szCs w:val="22"/>
                  </w:rPr>
                  <m:t>G</m:t>
                </m:r>
              </m:e>
              <m:sub>
                <m:r>
                  <w:rPr>
                    <w:rFonts w:ascii="Cambria Math" w:hAnsi="Cambria Math" w:cs="Times New Roman"/>
                    <w:sz w:val="22"/>
                    <w:szCs w:val="22"/>
                  </w:rPr>
                  <m:t>1</m:t>
                </m:r>
              </m:sub>
              <m:sup>
                <m:r>
                  <w:rPr>
                    <w:rFonts w:ascii="Cambria Math" w:hAnsi="Cambria Math" w:cs="Times New Roman"/>
                    <w:sz w:val="22"/>
                    <w:szCs w:val="22"/>
                  </w:rPr>
                  <m:t>*</m:t>
                </m:r>
              </m:sup>
            </m:sSubSup>
          </m:e>
        </m:d>
        <m:r>
          <w:rPr>
            <w:rFonts w:ascii="Cambria Math" w:hAnsi="Cambria Math" w:cs="Times New Roman"/>
            <w:sz w:val="22"/>
            <w:szCs w:val="22"/>
          </w:rPr>
          <m:t>-</m:t>
        </m:r>
        <m:d>
          <m:dPr>
            <m:ctrlPr>
              <w:rPr>
                <w:rFonts w:ascii="Cambria Math" w:hAnsi="Cambria Math" w:cs="Times New Roman"/>
                <w:i/>
                <w:sz w:val="22"/>
                <w:szCs w:val="22"/>
              </w:rPr>
            </m:ctrlPr>
          </m:dPr>
          <m:e>
            <m:r>
              <w:rPr>
                <w:rFonts w:ascii="Cambria Math" w:hAnsi="Cambria Math" w:cs="Times New Roman"/>
                <w:sz w:val="22"/>
                <w:szCs w:val="22"/>
              </w:rPr>
              <m:t>0.77×tan</m:t>
            </m:r>
            <m:sSub>
              <m:sSubPr>
                <m:ctrlPr>
                  <w:rPr>
                    <w:rFonts w:ascii="Cambria Math" w:hAnsi="Cambria Math" w:cs="Times New Roman"/>
                    <w:i/>
                    <w:sz w:val="22"/>
                    <w:szCs w:val="22"/>
                  </w:rPr>
                </m:ctrlPr>
              </m:sSubPr>
              <m:e>
                <m:r>
                  <w:rPr>
                    <w:rFonts w:ascii="Cambria Math" w:hAnsi="Cambria Math" w:cs="Times New Roman"/>
                    <w:sz w:val="22"/>
                    <w:szCs w:val="22"/>
                  </w:rPr>
                  <m:t>δ</m:t>
                </m:r>
              </m:e>
              <m:sub>
                <m:r>
                  <w:rPr>
                    <w:rFonts w:ascii="Cambria Math" w:hAnsi="Cambria Math" w:cs="Times New Roman"/>
                    <w:sz w:val="22"/>
                    <w:szCs w:val="22"/>
                  </w:rPr>
                  <m:t>1</m:t>
                </m:r>
              </m:sub>
            </m:sSub>
          </m:e>
        </m:d>
        <m:r>
          <w:rPr>
            <w:rFonts w:ascii="Cambria Math" w:hAnsi="Cambria Math" w:cs="Times New Roman"/>
            <w:sz w:val="22"/>
            <w:szCs w:val="22"/>
          </w:rPr>
          <m:t xml:space="preserve">          </m:t>
        </m:r>
        <m:r>
          <m:rPr>
            <m:sty m:val="p"/>
          </m:rPr>
          <w:rPr>
            <w:rFonts w:ascii="Cambria Math" w:hAnsi="Cambria Math" w:cs="Times New Roman"/>
            <w:sz w:val="22"/>
            <w:szCs w:val="22"/>
          </w:rPr>
          <m:t>(2)</m:t>
        </m:r>
      </m:oMath>
      <w:r w:rsidRPr="00613A77">
        <w:rPr>
          <w:rFonts w:cs="Times New Roman"/>
        </w:rPr>
        <w:t xml:space="preserve">   </w:t>
      </w:r>
    </w:p>
    <w:p w14:paraId="7171FF89" w14:textId="3C850A49" w:rsidR="00761A04" w:rsidRPr="00613A77" w:rsidRDefault="00761A04" w:rsidP="00761A04">
      <w:pPr>
        <w:jc w:val="left"/>
        <w:rPr>
          <w:rFonts w:cs="Times New Roman"/>
        </w:rPr>
      </w:pPr>
      <m:oMathPara>
        <m:oMathParaPr>
          <m:jc m:val="left"/>
        </m:oMathParaPr>
        <m:oMath>
          <m:r>
            <m:rPr>
              <m:sty m:val="p"/>
            </m:rPr>
            <w:rPr>
              <w:rFonts w:ascii="Cambria Math" w:hAnsi="Cambria Math" w:cs="Times New Roman"/>
              <w:sz w:val="22"/>
              <w:szCs w:val="22"/>
            </w:rPr>
            <m:t>CCI</m:t>
          </m:r>
          <m:r>
            <w:rPr>
              <w:rFonts w:ascii="Cambria Math" w:hAnsi="Cambria Math" w:cs="Times New Roman"/>
              <w:sz w:val="22"/>
              <w:szCs w:val="22"/>
            </w:rPr>
            <m:t>=3.44-</m:t>
          </m:r>
          <m:d>
            <m:dPr>
              <m:ctrlPr>
                <w:rPr>
                  <w:rFonts w:ascii="Cambria Math" w:hAnsi="Cambria Math" w:cs="Times New Roman"/>
                  <w:i/>
                  <w:sz w:val="22"/>
                  <w:szCs w:val="22"/>
                </w:rPr>
              </m:ctrlPr>
            </m:dPr>
            <m:e>
              <m:r>
                <w:rPr>
                  <w:rFonts w:ascii="Cambria Math" w:hAnsi="Cambria Math" w:cs="Times New Roman"/>
                  <w:sz w:val="22"/>
                  <w:szCs w:val="22"/>
                </w:rPr>
                <m:t>1.07×</m:t>
              </m:r>
              <m:r>
                <m:rPr>
                  <m:sty m:val="p"/>
                </m:rPr>
                <w:rPr>
                  <w:rFonts w:ascii="Cambria Math" w:hAnsi="Cambria Math" w:cs="Times New Roman"/>
                  <w:sz w:val="22"/>
                  <w:szCs w:val="22"/>
                </w:rPr>
                <m:t>log</m:t>
              </m:r>
              <m:sSubSup>
                <m:sSubSupPr>
                  <m:ctrlPr>
                    <w:rPr>
                      <w:rFonts w:ascii="Cambria Math" w:hAnsi="Cambria Math" w:cs="Times New Roman"/>
                      <w:i/>
                      <w:sz w:val="22"/>
                      <w:szCs w:val="22"/>
                    </w:rPr>
                  </m:ctrlPr>
                </m:sSubSupPr>
                <m:e>
                  <m:r>
                    <w:rPr>
                      <w:rFonts w:ascii="Cambria Math" w:hAnsi="Cambria Math" w:cs="Times New Roman"/>
                      <w:sz w:val="22"/>
                      <w:szCs w:val="22"/>
                    </w:rPr>
                    <m:t>G</m:t>
                  </m:r>
                </m:e>
                <m:sub>
                  <m:r>
                    <w:rPr>
                      <w:rFonts w:ascii="Cambria Math" w:hAnsi="Cambria Math" w:cs="Times New Roman"/>
                      <w:sz w:val="22"/>
                      <w:szCs w:val="22"/>
                    </w:rPr>
                    <m:t>100</m:t>
                  </m:r>
                </m:sub>
                <m:sup>
                  <m:r>
                    <w:rPr>
                      <w:rFonts w:ascii="Cambria Math" w:hAnsi="Cambria Math" w:cs="Times New Roman"/>
                      <w:sz w:val="22"/>
                      <w:szCs w:val="22"/>
                    </w:rPr>
                    <m:t>*</m:t>
                  </m:r>
                </m:sup>
              </m:sSubSup>
            </m:e>
          </m:d>
          <m:r>
            <w:rPr>
              <w:rFonts w:ascii="Cambria Math" w:hAnsi="Cambria Math" w:cs="Times New Roman"/>
              <w:sz w:val="22"/>
              <w:szCs w:val="22"/>
            </w:rPr>
            <m:t>+</m:t>
          </m:r>
          <m:d>
            <m:dPr>
              <m:ctrlPr>
                <w:rPr>
                  <w:rFonts w:ascii="Cambria Math" w:hAnsi="Cambria Math" w:cs="Times New Roman"/>
                  <w:i/>
                  <w:sz w:val="22"/>
                  <w:szCs w:val="22"/>
                </w:rPr>
              </m:ctrlPr>
            </m:dPr>
            <m:e>
              <m:r>
                <w:rPr>
                  <w:rFonts w:ascii="Cambria Math" w:hAnsi="Cambria Math" w:cs="Times New Roman"/>
                  <w:sz w:val="22"/>
                  <w:szCs w:val="22"/>
                </w:rPr>
                <m:t>0.89×tan</m:t>
              </m:r>
              <m:sSub>
                <m:sSubPr>
                  <m:ctrlPr>
                    <w:rPr>
                      <w:rFonts w:ascii="Cambria Math" w:hAnsi="Cambria Math" w:cs="Times New Roman"/>
                      <w:i/>
                      <w:sz w:val="22"/>
                      <w:szCs w:val="22"/>
                    </w:rPr>
                  </m:ctrlPr>
                </m:sSubPr>
                <m:e>
                  <m:r>
                    <w:rPr>
                      <w:rFonts w:ascii="Cambria Math" w:hAnsi="Cambria Math" w:cs="Times New Roman"/>
                      <w:sz w:val="22"/>
                      <w:szCs w:val="22"/>
                    </w:rPr>
                    <m:t>δ</m:t>
                  </m:r>
                </m:e>
                <m:sub>
                  <m:r>
                    <w:rPr>
                      <w:rFonts w:ascii="Cambria Math" w:hAnsi="Cambria Math" w:cs="Times New Roman"/>
                      <w:sz w:val="22"/>
                      <w:szCs w:val="22"/>
                    </w:rPr>
                    <m:t>100</m:t>
                  </m:r>
                </m:sub>
              </m:sSub>
            </m:e>
          </m:d>
          <m:r>
            <w:rPr>
              <w:rFonts w:ascii="Cambria Math" w:hAnsi="Cambria Math" w:cs="Times New Roman"/>
              <w:sz w:val="22"/>
              <w:szCs w:val="22"/>
            </w:rPr>
            <m:t xml:space="preserve">    </m:t>
          </m:r>
          <m:r>
            <m:rPr>
              <m:sty m:val="p"/>
            </m:rPr>
            <w:rPr>
              <w:rFonts w:ascii="Cambria Math" w:hAnsi="Cambria Math" w:cs="Times New Roman"/>
              <w:sz w:val="22"/>
              <w:szCs w:val="22"/>
            </w:rPr>
            <m:t>(3)</m:t>
          </m:r>
        </m:oMath>
      </m:oMathPara>
    </w:p>
    <w:p w14:paraId="3D652846" w14:textId="77777777" w:rsidR="00761A04" w:rsidRPr="00613A77" w:rsidRDefault="00761A04" w:rsidP="00761A04">
      <w:pPr>
        <w:jc w:val="left"/>
      </w:pPr>
    </w:p>
    <w:p w14:paraId="6CC6E8DB" w14:textId="77777777" w:rsidR="00761A04" w:rsidRPr="00613A77" w:rsidRDefault="00761A04" w:rsidP="00761A04">
      <w:pPr>
        <w:pStyle w:val="Heading2"/>
        <w:jc w:val="left"/>
      </w:pPr>
      <w:r w:rsidRPr="00613A77">
        <w:t>Statistical analysis</w:t>
      </w:r>
    </w:p>
    <w:p w14:paraId="611B78CE" w14:textId="77777777" w:rsidR="005D60FE" w:rsidRPr="00613A77" w:rsidRDefault="00CB7DB3" w:rsidP="00761A04">
      <w:pPr>
        <w:jc w:val="left"/>
      </w:pPr>
      <w:r w:rsidRPr="00613A77">
        <w:rPr>
          <w:rFonts w:cs="Times New Roman"/>
        </w:rPr>
        <w:t>Data are presented as mean ± SD</w:t>
      </w:r>
      <w:r w:rsidR="00761A04" w:rsidRPr="00613A77">
        <w:rPr>
          <w:rFonts w:cs="Times New Roman"/>
        </w:rPr>
        <w:t xml:space="preserve"> </w:t>
      </w:r>
      <w:r w:rsidR="00761A04" w:rsidRPr="00613A77">
        <w:t xml:space="preserve">To test that the data sets conformed to a normal distribution we ran a Shapiro-Wilk test (MedCalc Statistical Software version 17.11.5, Ostend, Belgium). Data was considered to be normal using a p-value &gt;0.05. All of the data sets were normal except for the Young’s modulus, MCI and CCI of 2-d and 4-d mucoid colony-biofilms. For these data sets means were compared using the non-parametric Kruskal-Wallis test with a Dunn post-hoc test. All other comparisons were made using a </w:t>
      </w:r>
      <w:r w:rsidR="00761A04" w:rsidRPr="00613A77">
        <w:rPr>
          <w:rFonts w:cs="Times New Roman"/>
          <w:lang w:eastAsia="en-GB"/>
        </w:rPr>
        <w:t>One-way ANOVA with a Tukey’s post-hoc test and Student’s t-test. Analyses were performed using GraphPad Prism v.5 (Graphpad Software). Statistical significance was determined using a p-value &lt;0.05.</w:t>
      </w:r>
      <w:r w:rsidR="00761A04" w:rsidRPr="00613A77">
        <w:t xml:space="preserve"> </w:t>
      </w:r>
    </w:p>
    <w:p w14:paraId="420EAD36" w14:textId="77777777" w:rsidR="005D60FE" w:rsidRPr="00613A77" w:rsidRDefault="005D60FE" w:rsidP="00761A04">
      <w:pPr>
        <w:jc w:val="left"/>
      </w:pPr>
    </w:p>
    <w:p w14:paraId="0AA93150" w14:textId="182B963A" w:rsidR="005D60FE" w:rsidRPr="00613A77" w:rsidRDefault="005D60FE" w:rsidP="00761A04">
      <w:pPr>
        <w:jc w:val="left"/>
        <w:rPr>
          <w:b/>
        </w:rPr>
      </w:pPr>
      <w:r w:rsidRPr="00613A77">
        <w:rPr>
          <w:b/>
        </w:rPr>
        <w:t>Data Availability</w:t>
      </w:r>
    </w:p>
    <w:p w14:paraId="75DB8B86" w14:textId="2CD76DCA" w:rsidR="00EC6DF2" w:rsidRDefault="005D60FE" w:rsidP="00761A04">
      <w:pPr>
        <w:jc w:val="left"/>
        <w:rPr>
          <w:rFonts w:eastAsia="Times New Roman"/>
        </w:rPr>
      </w:pPr>
      <w:r w:rsidRPr="00613A77">
        <w:rPr>
          <w:rFonts w:eastAsia="Times New Roman"/>
        </w:rPr>
        <w:t>All data generated or analysed during this study are included in this published article (and its Supplementary Information files).</w:t>
      </w:r>
    </w:p>
    <w:p w14:paraId="6CC8D0E3" w14:textId="77777777" w:rsidR="00F46933" w:rsidRPr="00613A77" w:rsidRDefault="00F46933" w:rsidP="00761A04">
      <w:pPr>
        <w:jc w:val="left"/>
      </w:pPr>
    </w:p>
    <w:p w14:paraId="4F6595D9" w14:textId="7FF211DC" w:rsidR="00761A04" w:rsidRPr="00613A77" w:rsidRDefault="00FC6455" w:rsidP="00CB7DB3">
      <w:pPr>
        <w:pStyle w:val="Heading1"/>
        <w:jc w:val="left"/>
      </w:pPr>
      <w:r w:rsidRPr="00613A77">
        <w:t>References</w:t>
      </w:r>
    </w:p>
    <w:p w14:paraId="2C36174E" w14:textId="77777777" w:rsidR="00780C39" w:rsidRPr="00613A77" w:rsidRDefault="00761A04" w:rsidP="00780C39">
      <w:pPr>
        <w:pStyle w:val="EndNoteBibliography"/>
        <w:ind w:left="720" w:hanging="720"/>
        <w:rPr>
          <w:noProof/>
        </w:rPr>
      </w:pPr>
      <w:r w:rsidRPr="00613A77">
        <w:fldChar w:fldCharType="begin"/>
      </w:r>
      <w:r w:rsidRPr="00613A77">
        <w:instrText xml:space="preserve"> ADDIN EN.REFLIST </w:instrText>
      </w:r>
      <w:r w:rsidRPr="00613A77">
        <w:fldChar w:fldCharType="separate"/>
      </w:r>
      <w:r w:rsidR="00780C39" w:rsidRPr="00613A77">
        <w:rPr>
          <w:noProof/>
        </w:rPr>
        <w:t>1</w:t>
      </w:r>
      <w:r w:rsidR="00780C39" w:rsidRPr="00613A77">
        <w:rPr>
          <w:noProof/>
        </w:rPr>
        <w:tab/>
        <w:t xml:space="preserve">Lam, J., Chan, R., Lam, K. &amp; Costerton, J. W. Production of mucoid microcolonies by Pseudomonas aeruginosa within infected lungs in cystic fibrosis. </w:t>
      </w:r>
      <w:r w:rsidR="00780C39" w:rsidRPr="00613A77">
        <w:rPr>
          <w:i/>
          <w:noProof/>
        </w:rPr>
        <w:t>Infection and immunity</w:t>
      </w:r>
      <w:r w:rsidR="00780C39" w:rsidRPr="00613A77">
        <w:rPr>
          <w:noProof/>
        </w:rPr>
        <w:t xml:space="preserve"> </w:t>
      </w:r>
      <w:r w:rsidR="00780C39" w:rsidRPr="00613A77">
        <w:rPr>
          <w:b/>
          <w:noProof/>
        </w:rPr>
        <w:t>28</w:t>
      </w:r>
      <w:r w:rsidR="00780C39" w:rsidRPr="00613A77">
        <w:rPr>
          <w:noProof/>
        </w:rPr>
        <w:t>, 546-556 (1980).</w:t>
      </w:r>
    </w:p>
    <w:p w14:paraId="0C6FD939" w14:textId="77777777" w:rsidR="00780C39" w:rsidRPr="00613A77" w:rsidRDefault="00780C39" w:rsidP="00780C39">
      <w:pPr>
        <w:pStyle w:val="EndNoteBibliography"/>
        <w:ind w:left="720" w:hanging="720"/>
        <w:rPr>
          <w:noProof/>
        </w:rPr>
      </w:pPr>
      <w:r w:rsidRPr="00613A77">
        <w:rPr>
          <w:noProof/>
        </w:rPr>
        <w:t>2</w:t>
      </w:r>
      <w:r w:rsidRPr="00613A77">
        <w:rPr>
          <w:noProof/>
        </w:rPr>
        <w:tab/>
        <w:t>Singh, P. K.</w:t>
      </w:r>
      <w:r w:rsidRPr="00613A77">
        <w:rPr>
          <w:i/>
          <w:noProof/>
        </w:rPr>
        <w:t xml:space="preserve"> et al.</w:t>
      </w:r>
      <w:r w:rsidRPr="00613A77">
        <w:rPr>
          <w:noProof/>
        </w:rPr>
        <w:t xml:space="preserve"> Quorum-sensing signals indicate that cystic fibrosis lungs are infected with bacterial biofilms. </w:t>
      </w:r>
      <w:r w:rsidRPr="00613A77">
        <w:rPr>
          <w:i/>
          <w:noProof/>
        </w:rPr>
        <w:t>Nature</w:t>
      </w:r>
      <w:r w:rsidRPr="00613A77">
        <w:rPr>
          <w:noProof/>
        </w:rPr>
        <w:t xml:space="preserve"> </w:t>
      </w:r>
      <w:r w:rsidRPr="00613A77">
        <w:rPr>
          <w:b/>
          <w:noProof/>
        </w:rPr>
        <w:t>407</w:t>
      </w:r>
      <w:r w:rsidRPr="00613A77">
        <w:rPr>
          <w:noProof/>
        </w:rPr>
        <w:t>, 762-764, doi:10.1038/35037627 (2000).</w:t>
      </w:r>
    </w:p>
    <w:p w14:paraId="6B56C9E5" w14:textId="77777777" w:rsidR="00780C39" w:rsidRPr="00613A77" w:rsidRDefault="00780C39" w:rsidP="00780C39">
      <w:pPr>
        <w:pStyle w:val="EndNoteBibliography"/>
        <w:ind w:left="720" w:hanging="720"/>
        <w:rPr>
          <w:noProof/>
        </w:rPr>
      </w:pPr>
      <w:r w:rsidRPr="00613A77">
        <w:rPr>
          <w:noProof/>
        </w:rPr>
        <w:t>3</w:t>
      </w:r>
      <w:r w:rsidRPr="00613A77">
        <w:rPr>
          <w:noProof/>
        </w:rPr>
        <w:tab/>
        <w:t xml:space="preserve">Cantin, A. M., Hartl, D., Konstan, M. W. &amp; Chmiel, J. F. Inflammation in cystic fibrosis lung disease: Pathogenesis and therapy. </w:t>
      </w:r>
      <w:r w:rsidRPr="00613A77">
        <w:rPr>
          <w:i/>
          <w:noProof/>
        </w:rPr>
        <w:t>Journal of cystic fibrosis : official journal of the European Cystic Fibrosis Society</w:t>
      </w:r>
      <w:r w:rsidRPr="00613A77">
        <w:rPr>
          <w:noProof/>
        </w:rPr>
        <w:t xml:space="preserve"> </w:t>
      </w:r>
      <w:r w:rsidRPr="00613A77">
        <w:rPr>
          <w:b/>
          <w:noProof/>
        </w:rPr>
        <w:t>14</w:t>
      </w:r>
      <w:r w:rsidRPr="00613A77">
        <w:rPr>
          <w:noProof/>
        </w:rPr>
        <w:t>, 419-430, doi:10.1016/j.jcf.2015.03.003 (2015).</w:t>
      </w:r>
    </w:p>
    <w:p w14:paraId="2EBEC09B" w14:textId="77777777" w:rsidR="00780C39" w:rsidRPr="00613A77" w:rsidRDefault="00780C39" w:rsidP="00780C39">
      <w:pPr>
        <w:pStyle w:val="EndNoteBibliography"/>
        <w:ind w:left="720" w:hanging="720"/>
        <w:rPr>
          <w:noProof/>
        </w:rPr>
      </w:pPr>
      <w:r w:rsidRPr="00613A77">
        <w:rPr>
          <w:noProof/>
        </w:rPr>
        <w:t>4</w:t>
      </w:r>
      <w:r w:rsidRPr="00613A77">
        <w:rPr>
          <w:noProof/>
        </w:rPr>
        <w:tab/>
        <w:t xml:space="preserve">Ciofu, O., Tolker-Nielsen, T., Jensen, P. O., Wang, H. &amp; Hoiby, N. Antimicrobial resistance, respiratory tract infections and role of biofilms in lung infections in cystic fibrosis patients. </w:t>
      </w:r>
      <w:r w:rsidRPr="00613A77">
        <w:rPr>
          <w:i/>
          <w:noProof/>
        </w:rPr>
        <w:t>Advanced drug delivery reviews</w:t>
      </w:r>
      <w:r w:rsidRPr="00613A77">
        <w:rPr>
          <w:noProof/>
        </w:rPr>
        <w:t xml:space="preserve"> </w:t>
      </w:r>
      <w:r w:rsidRPr="00613A77">
        <w:rPr>
          <w:b/>
          <w:noProof/>
        </w:rPr>
        <w:t>85</w:t>
      </w:r>
      <w:r w:rsidRPr="00613A77">
        <w:rPr>
          <w:noProof/>
        </w:rPr>
        <w:t>, 7-23, doi:10.1016/j.addr.2014.11.017 (2015).</w:t>
      </w:r>
    </w:p>
    <w:p w14:paraId="0F208B01" w14:textId="77777777" w:rsidR="00780C39" w:rsidRPr="00613A77" w:rsidRDefault="00780C39" w:rsidP="00780C39">
      <w:pPr>
        <w:pStyle w:val="EndNoteBibliography"/>
        <w:ind w:left="720" w:hanging="720"/>
        <w:rPr>
          <w:noProof/>
        </w:rPr>
      </w:pPr>
      <w:r w:rsidRPr="00613A77">
        <w:rPr>
          <w:noProof/>
        </w:rPr>
        <w:t>5</w:t>
      </w:r>
      <w:r w:rsidRPr="00613A77">
        <w:rPr>
          <w:noProof/>
        </w:rPr>
        <w:tab/>
        <w:t xml:space="preserve">Evans, T. J. Small colony variants of Pseudomonas aeruginosa in chronic bacterial infection of the lung in cystic fibrosis. </w:t>
      </w:r>
      <w:r w:rsidRPr="00613A77">
        <w:rPr>
          <w:i/>
          <w:noProof/>
        </w:rPr>
        <w:t>Future microbiology</w:t>
      </w:r>
      <w:r w:rsidRPr="00613A77">
        <w:rPr>
          <w:noProof/>
        </w:rPr>
        <w:t xml:space="preserve"> </w:t>
      </w:r>
      <w:r w:rsidRPr="00613A77">
        <w:rPr>
          <w:b/>
          <w:noProof/>
        </w:rPr>
        <w:t>10</w:t>
      </w:r>
      <w:r w:rsidRPr="00613A77">
        <w:rPr>
          <w:noProof/>
        </w:rPr>
        <w:t>, 231-239, doi:10.2217/fmb.14.107 (2015).</w:t>
      </w:r>
    </w:p>
    <w:p w14:paraId="7D7E5345" w14:textId="77777777" w:rsidR="00780C39" w:rsidRPr="00613A77" w:rsidRDefault="00780C39" w:rsidP="00780C39">
      <w:pPr>
        <w:pStyle w:val="EndNoteBibliography"/>
        <w:ind w:left="720" w:hanging="720"/>
        <w:rPr>
          <w:noProof/>
        </w:rPr>
      </w:pPr>
      <w:r w:rsidRPr="00613A77">
        <w:rPr>
          <w:noProof/>
        </w:rPr>
        <w:t>6</w:t>
      </w:r>
      <w:r w:rsidRPr="00613A77">
        <w:rPr>
          <w:noProof/>
        </w:rPr>
        <w:tab/>
        <w:t xml:space="preserve">Hogardt, M. &amp; Heesemann, J. Adaptation of Pseudomonas aeruginosa during persistence in the cystic fibrosis lung. </w:t>
      </w:r>
      <w:r w:rsidRPr="00613A77">
        <w:rPr>
          <w:i/>
          <w:noProof/>
        </w:rPr>
        <w:t>International journal of medical microbiology : IJMM</w:t>
      </w:r>
      <w:r w:rsidRPr="00613A77">
        <w:rPr>
          <w:noProof/>
        </w:rPr>
        <w:t xml:space="preserve"> </w:t>
      </w:r>
      <w:r w:rsidRPr="00613A77">
        <w:rPr>
          <w:b/>
          <w:noProof/>
        </w:rPr>
        <w:t>300</w:t>
      </w:r>
      <w:r w:rsidRPr="00613A77">
        <w:rPr>
          <w:noProof/>
        </w:rPr>
        <w:t>, 557-562, doi:10.1016/j.ijmm.2010.08.008 (2010).</w:t>
      </w:r>
    </w:p>
    <w:p w14:paraId="23845CB6" w14:textId="77777777" w:rsidR="00780C39" w:rsidRPr="00613A77" w:rsidRDefault="00780C39" w:rsidP="00780C39">
      <w:pPr>
        <w:pStyle w:val="EndNoteBibliography"/>
        <w:ind w:left="720" w:hanging="720"/>
        <w:rPr>
          <w:noProof/>
        </w:rPr>
      </w:pPr>
      <w:r w:rsidRPr="00613A77">
        <w:rPr>
          <w:noProof/>
        </w:rPr>
        <w:t>7</w:t>
      </w:r>
      <w:r w:rsidRPr="00613A77">
        <w:rPr>
          <w:noProof/>
        </w:rPr>
        <w:tab/>
        <w:t xml:space="preserve">Govan, J. R., Martin, D. W. &amp; Deretic, V. P. Mucoid Pseudomonas aeruginosa and cystic fibrosis: the role of mutations in muc loci. </w:t>
      </w:r>
      <w:r w:rsidRPr="00613A77">
        <w:rPr>
          <w:i/>
          <w:noProof/>
        </w:rPr>
        <w:t>FEMS microbiology letters</w:t>
      </w:r>
      <w:r w:rsidRPr="00613A77">
        <w:rPr>
          <w:noProof/>
        </w:rPr>
        <w:t xml:space="preserve"> </w:t>
      </w:r>
      <w:r w:rsidRPr="00613A77">
        <w:rPr>
          <w:b/>
          <w:noProof/>
        </w:rPr>
        <w:t>100</w:t>
      </w:r>
      <w:r w:rsidRPr="00613A77">
        <w:rPr>
          <w:noProof/>
        </w:rPr>
        <w:t>, 323-329 (1992).</w:t>
      </w:r>
    </w:p>
    <w:p w14:paraId="140EA9C9" w14:textId="77777777" w:rsidR="00780C39" w:rsidRPr="00613A77" w:rsidRDefault="00780C39" w:rsidP="00780C39">
      <w:pPr>
        <w:pStyle w:val="EndNoteBibliography"/>
        <w:ind w:left="720" w:hanging="720"/>
        <w:rPr>
          <w:noProof/>
        </w:rPr>
      </w:pPr>
      <w:r w:rsidRPr="00613A77">
        <w:rPr>
          <w:noProof/>
        </w:rPr>
        <w:t>8</w:t>
      </w:r>
      <w:r w:rsidRPr="00613A77">
        <w:rPr>
          <w:noProof/>
        </w:rPr>
        <w:tab/>
        <w:t>Starkey, M.</w:t>
      </w:r>
      <w:r w:rsidRPr="00613A77">
        <w:rPr>
          <w:i/>
          <w:noProof/>
        </w:rPr>
        <w:t xml:space="preserve"> et al.</w:t>
      </w:r>
      <w:r w:rsidRPr="00613A77">
        <w:rPr>
          <w:noProof/>
        </w:rPr>
        <w:t xml:space="preserve"> Pseudomonas aeruginosa rugose small-colony variants have adaptations that likely promote persistence in the cystic fibrosis lung. </w:t>
      </w:r>
      <w:r w:rsidRPr="00613A77">
        <w:rPr>
          <w:i/>
          <w:noProof/>
        </w:rPr>
        <w:t>Journal of bacteriology</w:t>
      </w:r>
      <w:r w:rsidRPr="00613A77">
        <w:rPr>
          <w:noProof/>
        </w:rPr>
        <w:t xml:space="preserve"> </w:t>
      </w:r>
      <w:r w:rsidRPr="00613A77">
        <w:rPr>
          <w:b/>
          <w:noProof/>
        </w:rPr>
        <w:t>191</w:t>
      </w:r>
      <w:r w:rsidRPr="00613A77">
        <w:rPr>
          <w:noProof/>
        </w:rPr>
        <w:t>, 3492-3503, doi:10.1128/jb.00119-09 (2009).</w:t>
      </w:r>
    </w:p>
    <w:p w14:paraId="23D0685D" w14:textId="77777777" w:rsidR="00780C39" w:rsidRPr="00613A77" w:rsidRDefault="00780C39" w:rsidP="00780C39">
      <w:pPr>
        <w:pStyle w:val="EndNoteBibliography"/>
        <w:ind w:left="720" w:hanging="720"/>
        <w:rPr>
          <w:noProof/>
        </w:rPr>
      </w:pPr>
      <w:r w:rsidRPr="00613A77">
        <w:rPr>
          <w:noProof/>
        </w:rPr>
        <w:t>9</w:t>
      </w:r>
      <w:r w:rsidRPr="00613A77">
        <w:rPr>
          <w:noProof/>
        </w:rPr>
        <w:tab/>
        <w:t xml:space="preserve">Sherbrock-Cox, V., Russell, N. J. &amp; Gacesa, P. The purification and chemical characterisation of the alginate present in extracellular material produced by mucoid strains of Pseudomonas aeruginosa. </w:t>
      </w:r>
      <w:r w:rsidRPr="00613A77">
        <w:rPr>
          <w:i/>
          <w:noProof/>
        </w:rPr>
        <w:t>Carbohydrate research</w:t>
      </w:r>
      <w:r w:rsidRPr="00613A77">
        <w:rPr>
          <w:noProof/>
        </w:rPr>
        <w:t xml:space="preserve"> </w:t>
      </w:r>
      <w:r w:rsidRPr="00613A77">
        <w:rPr>
          <w:b/>
          <w:noProof/>
        </w:rPr>
        <w:t>135</w:t>
      </w:r>
      <w:r w:rsidRPr="00613A77">
        <w:rPr>
          <w:noProof/>
        </w:rPr>
        <w:t>, 147-154 (1984).</w:t>
      </w:r>
    </w:p>
    <w:p w14:paraId="47B4DA71" w14:textId="77777777" w:rsidR="00780C39" w:rsidRPr="00613A77" w:rsidRDefault="00780C39" w:rsidP="00780C39">
      <w:pPr>
        <w:pStyle w:val="EndNoteBibliography"/>
        <w:ind w:left="720" w:hanging="720"/>
        <w:rPr>
          <w:noProof/>
        </w:rPr>
      </w:pPr>
      <w:r w:rsidRPr="00613A77">
        <w:rPr>
          <w:noProof/>
        </w:rPr>
        <w:t>10</w:t>
      </w:r>
      <w:r w:rsidRPr="00613A77">
        <w:rPr>
          <w:noProof/>
        </w:rPr>
        <w:tab/>
        <w:t xml:space="preserve">Kirisits, M. J., Prost, L., Starkey, M. &amp; Parsek, M. R. Characterization of colony morphology variants isolated from Pseudomonas aeruginosa biofilms. </w:t>
      </w:r>
      <w:r w:rsidRPr="00613A77">
        <w:rPr>
          <w:i/>
          <w:noProof/>
        </w:rPr>
        <w:t>Applied and environmental microbiology</w:t>
      </w:r>
      <w:r w:rsidRPr="00613A77">
        <w:rPr>
          <w:noProof/>
        </w:rPr>
        <w:t xml:space="preserve"> </w:t>
      </w:r>
      <w:r w:rsidRPr="00613A77">
        <w:rPr>
          <w:b/>
          <w:noProof/>
        </w:rPr>
        <w:t>71</w:t>
      </w:r>
      <w:r w:rsidRPr="00613A77">
        <w:rPr>
          <w:noProof/>
        </w:rPr>
        <w:t>, 4809-4821, doi:10.1128/aem.71.8.4809-4821.2005 (2005).</w:t>
      </w:r>
    </w:p>
    <w:p w14:paraId="3945D4A2" w14:textId="77777777" w:rsidR="00780C39" w:rsidRPr="00613A77" w:rsidRDefault="00780C39" w:rsidP="00780C39">
      <w:pPr>
        <w:pStyle w:val="EndNoteBibliography"/>
        <w:ind w:left="720" w:hanging="720"/>
        <w:rPr>
          <w:noProof/>
        </w:rPr>
      </w:pPr>
      <w:r w:rsidRPr="00613A77">
        <w:rPr>
          <w:noProof/>
        </w:rPr>
        <w:t>11</w:t>
      </w:r>
      <w:r w:rsidRPr="00613A77">
        <w:rPr>
          <w:noProof/>
        </w:rPr>
        <w:tab/>
        <w:t>Byrd, M. S.</w:t>
      </w:r>
      <w:r w:rsidRPr="00613A77">
        <w:rPr>
          <w:i/>
          <w:noProof/>
        </w:rPr>
        <w:t xml:space="preserve"> et al.</w:t>
      </w:r>
      <w:r w:rsidRPr="00613A77">
        <w:rPr>
          <w:noProof/>
        </w:rPr>
        <w:t xml:space="preserve"> Genetic and biochemical analyses of the Pseudomonas aeruginosa Psl exopolysaccharide reveal overlapping roles for polysaccharide synthesis enzymes in Psl and LPS production. </w:t>
      </w:r>
      <w:r w:rsidRPr="00613A77">
        <w:rPr>
          <w:i/>
          <w:noProof/>
        </w:rPr>
        <w:t>Mol Microbiol</w:t>
      </w:r>
      <w:r w:rsidRPr="00613A77">
        <w:rPr>
          <w:noProof/>
        </w:rPr>
        <w:t xml:space="preserve"> </w:t>
      </w:r>
      <w:r w:rsidRPr="00613A77">
        <w:rPr>
          <w:b/>
          <w:noProof/>
        </w:rPr>
        <w:t>73</w:t>
      </w:r>
      <w:r w:rsidRPr="00613A77">
        <w:rPr>
          <w:noProof/>
        </w:rPr>
        <w:t>, 622-638, doi:10.1111/j.1365-2958.2009.06795.x (2009).</w:t>
      </w:r>
    </w:p>
    <w:p w14:paraId="5BF0B88D" w14:textId="77777777" w:rsidR="00780C39" w:rsidRPr="00613A77" w:rsidRDefault="00780C39" w:rsidP="00780C39">
      <w:pPr>
        <w:pStyle w:val="EndNoteBibliography"/>
        <w:ind w:left="720" w:hanging="720"/>
        <w:rPr>
          <w:noProof/>
        </w:rPr>
      </w:pPr>
      <w:r w:rsidRPr="00613A77">
        <w:rPr>
          <w:noProof/>
        </w:rPr>
        <w:t>12</w:t>
      </w:r>
      <w:r w:rsidRPr="00613A77">
        <w:rPr>
          <w:noProof/>
        </w:rPr>
        <w:tab/>
        <w:t xml:space="preserve">Friedman, L. &amp; Kolter, R. Genes involved in matrix formation in Pseudomonas aeruginosa PA14 biofilms. </w:t>
      </w:r>
      <w:r w:rsidRPr="00613A77">
        <w:rPr>
          <w:i/>
          <w:noProof/>
        </w:rPr>
        <w:t>Mol. Microbiol.</w:t>
      </w:r>
      <w:r w:rsidRPr="00613A77">
        <w:rPr>
          <w:noProof/>
        </w:rPr>
        <w:t xml:space="preserve"> </w:t>
      </w:r>
      <w:r w:rsidRPr="00613A77">
        <w:rPr>
          <w:b/>
          <w:noProof/>
        </w:rPr>
        <w:t>51</w:t>
      </w:r>
      <w:r w:rsidRPr="00613A77">
        <w:rPr>
          <w:noProof/>
        </w:rPr>
        <w:t>, 675-690 (2004).</w:t>
      </w:r>
    </w:p>
    <w:p w14:paraId="548065E7" w14:textId="77777777" w:rsidR="00780C39" w:rsidRPr="00613A77" w:rsidRDefault="00780C39" w:rsidP="00780C39">
      <w:pPr>
        <w:pStyle w:val="EndNoteBibliography"/>
        <w:ind w:left="720" w:hanging="720"/>
        <w:rPr>
          <w:noProof/>
        </w:rPr>
      </w:pPr>
      <w:r w:rsidRPr="00613A77">
        <w:rPr>
          <w:noProof/>
        </w:rPr>
        <w:t>13</w:t>
      </w:r>
      <w:r w:rsidRPr="00613A77">
        <w:rPr>
          <w:noProof/>
        </w:rPr>
        <w:tab/>
        <w:t>Wozniak, D. J.</w:t>
      </w:r>
      <w:r w:rsidRPr="00613A77">
        <w:rPr>
          <w:i/>
          <w:noProof/>
        </w:rPr>
        <w:t xml:space="preserve"> et al.</w:t>
      </w:r>
      <w:r w:rsidRPr="00613A77">
        <w:rPr>
          <w:noProof/>
        </w:rPr>
        <w:t xml:space="preserve"> Alginate is not a significant component of the extracellular polysaccharide matrix of PA14 and PAO1 Pseudomonas aeruginosa biofilms. </w:t>
      </w:r>
      <w:r w:rsidRPr="00613A77">
        <w:rPr>
          <w:i/>
          <w:noProof/>
        </w:rPr>
        <w:t>Proc Natl Acad Sci U S A</w:t>
      </w:r>
      <w:r w:rsidRPr="00613A77">
        <w:rPr>
          <w:noProof/>
        </w:rPr>
        <w:t xml:space="preserve"> </w:t>
      </w:r>
      <w:r w:rsidRPr="00613A77">
        <w:rPr>
          <w:b/>
          <w:noProof/>
        </w:rPr>
        <w:t>100</w:t>
      </w:r>
      <w:r w:rsidRPr="00613A77">
        <w:rPr>
          <w:noProof/>
        </w:rPr>
        <w:t>, 7907-7912, doi:10.1073/pnas.1231792100 (2003).</w:t>
      </w:r>
    </w:p>
    <w:p w14:paraId="291A097F" w14:textId="77777777" w:rsidR="00780C39" w:rsidRPr="00613A77" w:rsidRDefault="00780C39" w:rsidP="00780C39">
      <w:pPr>
        <w:pStyle w:val="EndNoteBibliography"/>
        <w:ind w:left="720" w:hanging="720"/>
        <w:rPr>
          <w:noProof/>
        </w:rPr>
      </w:pPr>
      <w:r w:rsidRPr="00613A77">
        <w:rPr>
          <w:noProof/>
        </w:rPr>
        <w:lastRenderedPageBreak/>
        <w:t>14</w:t>
      </w:r>
      <w:r w:rsidRPr="00613A77">
        <w:rPr>
          <w:noProof/>
        </w:rPr>
        <w:tab/>
        <w:t>Jennings, L. K.</w:t>
      </w:r>
      <w:r w:rsidRPr="00613A77">
        <w:rPr>
          <w:i/>
          <w:noProof/>
        </w:rPr>
        <w:t xml:space="preserve"> et al.</w:t>
      </w:r>
      <w:r w:rsidRPr="00613A77">
        <w:rPr>
          <w:noProof/>
        </w:rPr>
        <w:t xml:space="preserve"> Pel is a cationic exopolysaccharide that cross-links extracellular DNA in the Pseudomonas aeruginosa biofilm matrix. </w:t>
      </w:r>
      <w:r w:rsidRPr="00613A77">
        <w:rPr>
          <w:i/>
          <w:noProof/>
        </w:rPr>
        <w:t>Proc Natl Acad Sci U S A</w:t>
      </w:r>
      <w:r w:rsidRPr="00613A77">
        <w:rPr>
          <w:noProof/>
        </w:rPr>
        <w:t xml:space="preserve"> </w:t>
      </w:r>
      <w:r w:rsidRPr="00613A77">
        <w:rPr>
          <w:b/>
          <w:noProof/>
        </w:rPr>
        <w:t>112</w:t>
      </w:r>
      <w:r w:rsidRPr="00613A77">
        <w:rPr>
          <w:noProof/>
        </w:rPr>
        <w:t>, 11353-11358, doi:10.1073/pnas.1503058112 (2015).</w:t>
      </w:r>
    </w:p>
    <w:p w14:paraId="64C7A790" w14:textId="77777777" w:rsidR="00780C39" w:rsidRPr="00613A77" w:rsidRDefault="00780C39" w:rsidP="00780C39">
      <w:pPr>
        <w:pStyle w:val="EndNoteBibliography"/>
        <w:ind w:left="720" w:hanging="720"/>
        <w:rPr>
          <w:noProof/>
        </w:rPr>
      </w:pPr>
      <w:r w:rsidRPr="00613A77">
        <w:rPr>
          <w:noProof/>
        </w:rPr>
        <w:t>15</w:t>
      </w:r>
      <w:r w:rsidRPr="00613A77">
        <w:rPr>
          <w:noProof/>
        </w:rPr>
        <w:tab/>
        <w:t>Hentzer, M.</w:t>
      </w:r>
      <w:r w:rsidRPr="00613A77">
        <w:rPr>
          <w:i/>
          <w:noProof/>
        </w:rPr>
        <w:t xml:space="preserve"> et al.</w:t>
      </w:r>
      <w:r w:rsidRPr="00613A77">
        <w:rPr>
          <w:noProof/>
        </w:rPr>
        <w:t xml:space="preserve"> Alginate overproduction affects Pseudomonas aeruginosa biofilm structure and function. </w:t>
      </w:r>
      <w:r w:rsidRPr="00613A77">
        <w:rPr>
          <w:i/>
          <w:noProof/>
        </w:rPr>
        <w:t>Journal of bacteriology</w:t>
      </w:r>
      <w:r w:rsidRPr="00613A77">
        <w:rPr>
          <w:noProof/>
        </w:rPr>
        <w:t xml:space="preserve"> </w:t>
      </w:r>
      <w:r w:rsidRPr="00613A77">
        <w:rPr>
          <w:b/>
          <w:noProof/>
        </w:rPr>
        <w:t>183</w:t>
      </w:r>
      <w:r w:rsidRPr="00613A77">
        <w:rPr>
          <w:noProof/>
        </w:rPr>
        <w:t>, 5395-5401 (2001).</w:t>
      </w:r>
    </w:p>
    <w:p w14:paraId="244EAA18" w14:textId="77777777" w:rsidR="00780C39" w:rsidRPr="00613A77" w:rsidRDefault="00780C39" w:rsidP="00780C39">
      <w:pPr>
        <w:pStyle w:val="EndNoteBibliography"/>
        <w:ind w:left="720" w:hanging="720"/>
        <w:rPr>
          <w:noProof/>
        </w:rPr>
      </w:pPr>
      <w:r w:rsidRPr="00613A77">
        <w:rPr>
          <w:noProof/>
        </w:rPr>
        <w:t>16</w:t>
      </w:r>
      <w:r w:rsidRPr="00613A77">
        <w:rPr>
          <w:noProof/>
        </w:rPr>
        <w:tab/>
        <w:t xml:space="preserve">Drenkard, E. &amp; Ausubel, F. M. Pseudomonas biofilm formation and antibiotic resistance are linked to phenotypic variation. </w:t>
      </w:r>
      <w:r w:rsidRPr="00613A77">
        <w:rPr>
          <w:i/>
          <w:noProof/>
        </w:rPr>
        <w:t>Nature</w:t>
      </w:r>
      <w:r w:rsidRPr="00613A77">
        <w:rPr>
          <w:noProof/>
        </w:rPr>
        <w:t xml:space="preserve"> </w:t>
      </w:r>
      <w:r w:rsidRPr="00613A77">
        <w:rPr>
          <w:b/>
          <w:noProof/>
        </w:rPr>
        <w:t>416</w:t>
      </w:r>
      <w:r w:rsidRPr="00613A77">
        <w:rPr>
          <w:noProof/>
        </w:rPr>
        <w:t>, 740-743 (2002).</w:t>
      </w:r>
    </w:p>
    <w:p w14:paraId="2F2C5C24" w14:textId="77777777" w:rsidR="00780C39" w:rsidRPr="00613A77" w:rsidRDefault="00780C39" w:rsidP="00780C39">
      <w:pPr>
        <w:pStyle w:val="EndNoteBibliography"/>
        <w:ind w:left="720" w:hanging="720"/>
        <w:rPr>
          <w:noProof/>
        </w:rPr>
      </w:pPr>
      <w:r w:rsidRPr="00613A77">
        <w:rPr>
          <w:noProof/>
        </w:rPr>
        <w:t>17</w:t>
      </w:r>
      <w:r w:rsidRPr="00613A77">
        <w:rPr>
          <w:noProof/>
        </w:rPr>
        <w:tab/>
        <w:t>Leid, J. G.</w:t>
      </w:r>
      <w:r w:rsidRPr="00613A77">
        <w:rPr>
          <w:i/>
          <w:noProof/>
        </w:rPr>
        <w:t xml:space="preserve"> et al.</w:t>
      </w:r>
      <w:r w:rsidRPr="00613A77">
        <w:rPr>
          <w:noProof/>
        </w:rPr>
        <w:t xml:space="preserve"> The exopolysaccharide alginate protects Pseudomonas aeruginosa biofilm bacteria from IFN-γ-mediated macrophage killing. </w:t>
      </w:r>
      <w:r w:rsidRPr="00613A77">
        <w:rPr>
          <w:i/>
          <w:noProof/>
        </w:rPr>
        <w:t>The Journal of Immunology</w:t>
      </w:r>
      <w:r w:rsidRPr="00613A77">
        <w:rPr>
          <w:noProof/>
        </w:rPr>
        <w:t xml:space="preserve"> </w:t>
      </w:r>
      <w:r w:rsidRPr="00613A77">
        <w:rPr>
          <w:b/>
          <w:noProof/>
        </w:rPr>
        <w:t>175</w:t>
      </w:r>
      <w:r w:rsidRPr="00613A77">
        <w:rPr>
          <w:noProof/>
        </w:rPr>
        <w:t>, 7512-7518 (2005).</w:t>
      </w:r>
    </w:p>
    <w:p w14:paraId="1143C7E3" w14:textId="77777777" w:rsidR="00780C39" w:rsidRPr="00613A77" w:rsidRDefault="00780C39" w:rsidP="00780C39">
      <w:pPr>
        <w:pStyle w:val="EndNoteBibliography"/>
        <w:ind w:left="720" w:hanging="720"/>
        <w:rPr>
          <w:noProof/>
        </w:rPr>
      </w:pPr>
      <w:r w:rsidRPr="00613A77">
        <w:rPr>
          <w:rFonts w:hint="eastAsia"/>
          <w:noProof/>
        </w:rPr>
        <w:t>18</w:t>
      </w:r>
      <w:r w:rsidRPr="00613A77">
        <w:rPr>
          <w:rFonts w:hint="eastAsia"/>
          <w:noProof/>
        </w:rPr>
        <w:tab/>
        <w:t>Mishra, M.</w:t>
      </w:r>
      <w:r w:rsidRPr="00613A77">
        <w:rPr>
          <w:rFonts w:hint="eastAsia"/>
          <w:i/>
          <w:noProof/>
        </w:rPr>
        <w:t xml:space="preserve"> et al.</w:t>
      </w:r>
      <w:r w:rsidRPr="00613A77">
        <w:rPr>
          <w:rFonts w:hint="eastAsia"/>
          <w:noProof/>
        </w:rPr>
        <w:t xml:space="preserve"> Pseudomonas aeruginosa Psl polysaccharide reduces neutrophil phagocytosis and the oxidative response by limiting complement</w:t>
      </w:r>
      <w:r w:rsidRPr="00613A77">
        <w:rPr>
          <w:rFonts w:hint="eastAsia"/>
          <w:noProof/>
        </w:rPr>
        <w:t>‐</w:t>
      </w:r>
      <w:r w:rsidRPr="00613A77">
        <w:rPr>
          <w:rFonts w:hint="eastAsia"/>
          <w:noProof/>
        </w:rPr>
        <w:t xml:space="preserve">mediated opsonization. </w:t>
      </w:r>
      <w:r w:rsidRPr="00613A77">
        <w:rPr>
          <w:rFonts w:hint="eastAsia"/>
          <w:i/>
          <w:noProof/>
        </w:rPr>
        <w:t>Cellular microbiology</w:t>
      </w:r>
      <w:r w:rsidRPr="00613A77">
        <w:rPr>
          <w:rFonts w:hint="eastAsia"/>
          <w:noProof/>
        </w:rPr>
        <w:t xml:space="preserve"> </w:t>
      </w:r>
      <w:r w:rsidRPr="00613A77">
        <w:rPr>
          <w:rFonts w:hint="eastAsia"/>
          <w:b/>
          <w:noProof/>
        </w:rPr>
        <w:t>14</w:t>
      </w:r>
      <w:r w:rsidRPr="00613A77">
        <w:rPr>
          <w:rFonts w:hint="eastAsia"/>
          <w:noProof/>
        </w:rPr>
        <w:t>, 95-106 (2012).</w:t>
      </w:r>
    </w:p>
    <w:p w14:paraId="6DEFCA57" w14:textId="77777777" w:rsidR="00780C39" w:rsidRPr="00613A77" w:rsidRDefault="00780C39" w:rsidP="00780C39">
      <w:pPr>
        <w:pStyle w:val="EndNoteBibliography"/>
        <w:ind w:left="720" w:hanging="720"/>
        <w:rPr>
          <w:noProof/>
        </w:rPr>
      </w:pPr>
      <w:r w:rsidRPr="00613A77">
        <w:rPr>
          <w:noProof/>
        </w:rPr>
        <w:t>19</w:t>
      </w:r>
      <w:r w:rsidRPr="00613A77">
        <w:rPr>
          <w:noProof/>
        </w:rPr>
        <w:tab/>
        <w:t>Peterson, B. W.</w:t>
      </w:r>
      <w:r w:rsidRPr="00613A77">
        <w:rPr>
          <w:i/>
          <w:noProof/>
        </w:rPr>
        <w:t xml:space="preserve"> et al.</w:t>
      </w:r>
      <w:r w:rsidRPr="00613A77">
        <w:rPr>
          <w:noProof/>
        </w:rPr>
        <w:t xml:space="preserve"> Viscoelasticity of biofilms and their recalcitrance to mechanical and chemical challenges. </w:t>
      </w:r>
      <w:r w:rsidRPr="00613A77">
        <w:rPr>
          <w:i/>
          <w:noProof/>
        </w:rPr>
        <w:t>FEMS microbiology reviews</w:t>
      </w:r>
      <w:r w:rsidRPr="00613A77">
        <w:rPr>
          <w:noProof/>
        </w:rPr>
        <w:t xml:space="preserve"> </w:t>
      </w:r>
      <w:r w:rsidRPr="00613A77">
        <w:rPr>
          <w:b/>
          <w:noProof/>
        </w:rPr>
        <w:t>39</w:t>
      </w:r>
      <w:r w:rsidRPr="00613A77">
        <w:rPr>
          <w:noProof/>
        </w:rPr>
        <w:t>, 234-245 (2015).</w:t>
      </w:r>
    </w:p>
    <w:p w14:paraId="6FCDAFCB" w14:textId="77777777" w:rsidR="00780C39" w:rsidRPr="00613A77" w:rsidRDefault="00780C39" w:rsidP="00780C39">
      <w:pPr>
        <w:pStyle w:val="EndNoteBibliography"/>
        <w:ind w:left="720" w:hanging="720"/>
        <w:rPr>
          <w:noProof/>
        </w:rPr>
      </w:pPr>
      <w:r w:rsidRPr="00613A77">
        <w:rPr>
          <w:noProof/>
        </w:rPr>
        <w:t>20</w:t>
      </w:r>
      <w:r w:rsidRPr="00613A77">
        <w:rPr>
          <w:noProof/>
        </w:rPr>
        <w:tab/>
        <w:t xml:space="preserve">Marriott, C. Mucus and mucociliary clearance in the respiratory tract. </w:t>
      </w:r>
      <w:r w:rsidRPr="00613A77">
        <w:rPr>
          <w:i/>
          <w:noProof/>
        </w:rPr>
        <w:t>Advanced drug delivery reviews</w:t>
      </w:r>
      <w:r w:rsidRPr="00613A77">
        <w:rPr>
          <w:noProof/>
        </w:rPr>
        <w:t xml:space="preserve"> </w:t>
      </w:r>
      <w:r w:rsidRPr="00613A77">
        <w:rPr>
          <w:b/>
          <w:noProof/>
        </w:rPr>
        <w:t>5</w:t>
      </w:r>
      <w:r w:rsidRPr="00613A77">
        <w:rPr>
          <w:noProof/>
        </w:rPr>
        <w:t>, 19-35, doi:10.1016/0169-409X(90)90005-D (1990).</w:t>
      </w:r>
    </w:p>
    <w:p w14:paraId="1D1D9DF6" w14:textId="77777777" w:rsidR="00780C39" w:rsidRPr="00613A77" w:rsidRDefault="00780C39" w:rsidP="00780C39">
      <w:pPr>
        <w:pStyle w:val="EndNoteBibliography"/>
        <w:ind w:left="720" w:hanging="720"/>
        <w:rPr>
          <w:noProof/>
        </w:rPr>
      </w:pPr>
      <w:r w:rsidRPr="00613A77">
        <w:rPr>
          <w:noProof/>
        </w:rPr>
        <w:t>21</w:t>
      </w:r>
      <w:r w:rsidRPr="00613A77">
        <w:rPr>
          <w:noProof/>
        </w:rPr>
        <w:tab/>
        <w:t xml:space="preserve">Chang, A. B. The physiology of cough. </w:t>
      </w:r>
      <w:r w:rsidRPr="00613A77">
        <w:rPr>
          <w:i/>
          <w:noProof/>
        </w:rPr>
        <w:t>Paediatric respiratory reviews</w:t>
      </w:r>
      <w:r w:rsidRPr="00613A77">
        <w:rPr>
          <w:noProof/>
        </w:rPr>
        <w:t xml:space="preserve"> </w:t>
      </w:r>
      <w:r w:rsidRPr="00613A77">
        <w:rPr>
          <w:b/>
          <w:noProof/>
        </w:rPr>
        <w:t>7</w:t>
      </w:r>
      <w:r w:rsidRPr="00613A77">
        <w:rPr>
          <w:noProof/>
        </w:rPr>
        <w:t>, 2-8, doi:10.1016/j.prrv.2005.11.009 (2006).</w:t>
      </w:r>
    </w:p>
    <w:p w14:paraId="729BD095" w14:textId="77777777" w:rsidR="00780C39" w:rsidRPr="00613A77" w:rsidRDefault="00780C39" w:rsidP="00780C39">
      <w:pPr>
        <w:pStyle w:val="EndNoteBibliography"/>
        <w:ind w:left="720" w:hanging="720"/>
        <w:rPr>
          <w:noProof/>
        </w:rPr>
      </w:pPr>
      <w:r w:rsidRPr="00613A77">
        <w:rPr>
          <w:noProof/>
        </w:rPr>
        <w:t>22</w:t>
      </w:r>
      <w:r w:rsidRPr="00613A77">
        <w:rPr>
          <w:noProof/>
        </w:rPr>
        <w:tab/>
        <w:t xml:space="preserve">King, M. Relationship between mucus viscoelasticity and ciliary transport in guaran gel/frog palate model system. </w:t>
      </w:r>
      <w:r w:rsidRPr="00613A77">
        <w:rPr>
          <w:i/>
          <w:noProof/>
        </w:rPr>
        <w:t>Biorheology</w:t>
      </w:r>
      <w:r w:rsidRPr="00613A77">
        <w:rPr>
          <w:noProof/>
        </w:rPr>
        <w:t xml:space="preserve"> </w:t>
      </w:r>
      <w:r w:rsidRPr="00613A77">
        <w:rPr>
          <w:b/>
          <w:noProof/>
        </w:rPr>
        <w:t>17</w:t>
      </w:r>
      <w:r w:rsidRPr="00613A77">
        <w:rPr>
          <w:noProof/>
        </w:rPr>
        <w:t>, 249 (1980).</w:t>
      </w:r>
    </w:p>
    <w:p w14:paraId="67C97F98" w14:textId="77777777" w:rsidR="00780C39" w:rsidRPr="00613A77" w:rsidRDefault="00780C39" w:rsidP="00780C39">
      <w:pPr>
        <w:pStyle w:val="EndNoteBibliography"/>
        <w:ind w:left="720" w:hanging="720"/>
        <w:rPr>
          <w:noProof/>
        </w:rPr>
      </w:pPr>
      <w:r w:rsidRPr="00613A77">
        <w:rPr>
          <w:noProof/>
        </w:rPr>
        <w:t>23</w:t>
      </w:r>
      <w:r w:rsidRPr="00613A77">
        <w:rPr>
          <w:noProof/>
        </w:rPr>
        <w:tab/>
        <w:t xml:space="preserve">King, M., Brock, G. &amp; Lundell, C. Clearance of mucus by simulated cough. </w:t>
      </w:r>
      <w:r w:rsidRPr="00613A77">
        <w:rPr>
          <w:i/>
          <w:noProof/>
        </w:rPr>
        <w:t>Journal of Applied Physiology</w:t>
      </w:r>
      <w:r w:rsidRPr="00613A77">
        <w:rPr>
          <w:noProof/>
        </w:rPr>
        <w:t xml:space="preserve"> </w:t>
      </w:r>
      <w:r w:rsidRPr="00613A77">
        <w:rPr>
          <w:b/>
          <w:noProof/>
        </w:rPr>
        <w:t>58</w:t>
      </w:r>
      <w:r w:rsidRPr="00613A77">
        <w:rPr>
          <w:noProof/>
        </w:rPr>
        <w:t>, 1776-1782 (1985).</w:t>
      </w:r>
    </w:p>
    <w:p w14:paraId="49C9C8A4" w14:textId="77777777" w:rsidR="00780C39" w:rsidRPr="00613A77" w:rsidRDefault="00780C39" w:rsidP="00780C39">
      <w:pPr>
        <w:pStyle w:val="EndNoteBibliography"/>
        <w:ind w:left="720" w:hanging="720"/>
        <w:rPr>
          <w:noProof/>
        </w:rPr>
      </w:pPr>
      <w:r w:rsidRPr="00613A77">
        <w:rPr>
          <w:noProof/>
        </w:rPr>
        <w:t>24</w:t>
      </w:r>
      <w:r w:rsidRPr="00613A77">
        <w:rPr>
          <w:noProof/>
        </w:rPr>
        <w:tab/>
        <w:t xml:space="preserve">Voynow, J. A. &amp; Rubin, B. K. Mucins, Mucus, and Sputum. </w:t>
      </w:r>
      <w:r w:rsidRPr="00613A77">
        <w:rPr>
          <w:i/>
          <w:noProof/>
        </w:rPr>
        <w:t>Chest</w:t>
      </w:r>
      <w:r w:rsidRPr="00613A77">
        <w:rPr>
          <w:noProof/>
        </w:rPr>
        <w:t xml:space="preserve"> </w:t>
      </w:r>
      <w:r w:rsidRPr="00613A77">
        <w:rPr>
          <w:b/>
          <w:noProof/>
        </w:rPr>
        <w:t>135</w:t>
      </w:r>
      <w:r w:rsidRPr="00613A77">
        <w:rPr>
          <w:noProof/>
        </w:rPr>
        <w:t>, 505-512, doi:10.1378/chest.08-0412 (2009).</w:t>
      </w:r>
    </w:p>
    <w:p w14:paraId="252A84DB" w14:textId="77777777" w:rsidR="00780C39" w:rsidRPr="00613A77" w:rsidRDefault="00780C39" w:rsidP="00780C39">
      <w:pPr>
        <w:pStyle w:val="EndNoteBibliography"/>
        <w:ind w:left="720" w:hanging="720"/>
        <w:rPr>
          <w:noProof/>
        </w:rPr>
      </w:pPr>
      <w:r w:rsidRPr="00613A77">
        <w:rPr>
          <w:noProof/>
        </w:rPr>
        <w:t>25</w:t>
      </w:r>
      <w:r w:rsidRPr="00613A77">
        <w:rPr>
          <w:noProof/>
        </w:rPr>
        <w:tab/>
        <w:t xml:space="preserve">King, M. The role of mucus viscoelasticity in cough clearance. </w:t>
      </w:r>
      <w:r w:rsidRPr="00613A77">
        <w:rPr>
          <w:i/>
          <w:noProof/>
        </w:rPr>
        <w:t>Biorheology</w:t>
      </w:r>
      <w:r w:rsidRPr="00613A77">
        <w:rPr>
          <w:noProof/>
        </w:rPr>
        <w:t xml:space="preserve"> </w:t>
      </w:r>
      <w:r w:rsidRPr="00613A77">
        <w:rPr>
          <w:b/>
          <w:noProof/>
        </w:rPr>
        <w:t>24</w:t>
      </w:r>
      <w:r w:rsidRPr="00613A77">
        <w:rPr>
          <w:noProof/>
        </w:rPr>
        <w:t>, 589-597 (1986).</w:t>
      </w:r>
    </w:p>
    <w:p w14:paraId="553A457C" w14:textId="77777777" w:rsidR="00780C39" w:rsidRPr="00613A77" w:rsidRDefault="00780C39" w:rsidP="00780C39">
      <w:pPr>
        <w:pStyle w:val="EndNoteBibliography"/>
        <w:ind w:left="720" w:hanging="720"/>
        <w:rPr>
          <w:noProof/>
        </w:rPr>
      </w:pPr>
      <w:r w:rsidRPr="00613A77">
        <w:rPr>
          <w:noProof/>
        </w:rPr>
        <w:t>26</w:t>
      </w:r>
      <w:r w:rsidRPr="00613A77">
        <w:rPr>
          <w:noProof/>
        </w:rPr>
        <w:tab/>
        <w:t>Ryall, B.</w:t>
      </w:r>
      <w:r w:rsidRPr="00613A77">
        <w:rPr>
          <w:i/>
          <w:noProof/>
        </w:rPr>
        <w:t xml:space="preserve"> et al.</w:t>
      </w:r>
      <w:r w:rsidRPr="00613A77">
        <w:rPr>
          <w:noProof/>
        </w:rPr>
        <w:t xml:space="preserve"> The mucoid switch in Pseudomonas aeruginosa represses quorum sensing systems and leads to complex changes to stationary phase virulence factor regulation. </w:t>
      </w:r>
      <w:r w:rsidRPr="00613A77">
        <w:rPr>
          <w:i/>
          <w:noProof/>
        </w:rPr>
        <w:t>PloS one</w:t>
      </w:r>
      <w:r w:rsidRPr="00613A77">
        <w:rPr>
          <w:noProof/>
        </w:rPr>
        <w:t xml:space="preserve"> </w:t>
      </w:r>
      <w:r w:rsidRPr="00613A77">
        <w:rPr>
          <w:b/>
          <w:noProof/>
        </w:rPr>
        <w:t>9</w:t>
      </w:r>
      <w:r w:rsidRPr="00613A77">
        <w:rPr>
          <w:noProof/>
        </w:rPr>
        <w:t>, e96166, doi:10.1371/journal.pone.0096166 (2014).</w:t>
      </w:r>
    </w:p>
    <w:p w14:paraId="0C680494" w14:textId="77777777" w:rsidR="00780C39" w:rsidRPr="00613A77" w:rsidRDefault="00780C39" w:rsidP="00780C39">
      <w:pPr>
        <w:pStyle w:val="EndNoteBibliography"/>
        <w:ind w:left="720" w:hanging="720"/>
        <w:rPr>
          <w:noProof/>
        </w:rPr>
      </w:pPr>
      <w:r w:rsidRPr="00613A77">
        <w:rPr>
          <w:noProof/>
        </w:rPr>
        <w:t>27</w:t>
      </w:r>
      <w:r w:rsidRPr="00613A77">
        <w:rPr>
          <w:noProof/>
        </w:rPr>
        <w:tab/>
        <w:t xml:space="preserve">Holzapfel, G. A. Biomechanics of soft tissue. </w:t>
      </w:r>
      <w:r w:rsidRPr="00613A77">
        <w:rPr>
          <w:i/>
          <w:noProof/>
        </w:rPr>
        <w:t>The handbook of materials behavior models</w:t>
      </w:r>
      <w:r w:rsidRPr="00613A77">
        <w:rPr>
          <w:noProof/>
        </w:rPr>
        <w:t xml:space="preserve"> </w:t>
      </w:r>
      <w:r w:rsidRPr="00613A77">
        <w:rPr>
          <w:b/>
          <w:noProof/>
        </w:rPr>
        <w:t>3</w:t>
      </w:r>
      <w:r w:rsidRPr="00613A77">
        <w:rPr>
          <w:noProof/>
        </w:rPr>
        <w:t>, 1049-1063 (2001).</w:t>
      </w:r>
    </w:p>
    <w:p w14:paraId="35FECFB1" w14:textId="77777777" w:rsidR="00780C39" w:rsidRPr="00613A77" w:rsidRDefault="00780C39" w:rsidP="00780C39">
      <w:pPr>
        <w:pStyle w:val="EndNoteBibliography"/>
        <w:ind w:left="720" w:hanging="720"/>
        <w:rPr>
          <w:noProof/>
        </w:rPr>
      </w:pPr>
      <w:r w:rsidRPr="00613A77">
        <w:rPr>
          <w:noProof/>
        </w:rPr>
        <w:t>28</w:t>
      </w:r>
      <w:r w:rsidRPr="00613A77">
        <w:rPr>
          <w:noProof/>
        </w:rPr>
        <w:tab/>
        <w:t>Rmaile, A.</w:t>
      </w:r>
      <w:r w:rsidRPr="00613A77">
        <w:rPr>
          <w:i/>
          <w:noProof/>
        </w:rPr>
        <w:t xml:space="preserve"> et al.</w:t>
      </w:r>
      <w:r w:rsidRPr="00613A77">
        <w:rPr>
          <w:noProof/>
        </w:rPr>
        <w:t xml:space="preserve"> Microbial tribology and disruption of dental plaque bacterial biofilms. </w:t>
      </w:r>
      <w:r w:rsidRPr="00613A77">
        <w:rPr>
          <w:i/>
          <w:noProof/>
        </w:rPr>
        <w:t>Wear</w:t>
      </w:r>
      <w:r w:rsidRPr="00613A77">
        <w:rPr>
          <w:noProof/>
        </w:rPr>
        <w:t xml:space="preserve"> </w:t>
      </w:r>
      <w:r w:rsidRPr="00613A77">
        <w:rPr>
          <w:b/>
          <w:noProof/>
        </w:rPr>
        <w:t>306</w:t>
      </w:r>
      <w:r w:rsidRPr="00613A77">
        <w:rPr>
          <w:noProof/>
        </w:rPr>
        <w:t>, 276-284 (2013).</w:t>
      </w:r>
    </w:p>
    <w:p w14:paraId="72D61ECC" w14:textId="77777777" w:rsidR="00780C39" w:rsidRPr="00613A77" w:rsidRDefault="00780C39" w:rsidP="00780C39">
      <w:pPr>
        <w:pStyle w:val="EndNoteBibliography"/>
        <w:ind w:left="720" w:hanging="720"/>
        <w:rPr>
          <w:noProof/>
        </w:rPr>
      </w:pPr>
      <w:r w:rsidRPr="00613A77">
        <w:rPr>
          <w:noProof/>
        </w:rPr>
        <w:t>29</w:t>
      </w:r>
      <w:r w:rsidRPr="00613A77">
        <w:rPr>
          <w:noProof/>
        </w:rPr>
        <w:tab/>
        <w:t xml:space="preserve">Stoodley, P., Lewandowski, Z., Boyle, J. D. &amp; Lappin-Scott, H. M. Structural deformation of bacterial biofilms caused by short-term fluctuations in fluid shear: an in situ investigation of biofilm rheology. </w:t>
      </w:r>
      <w:r w:rsidRPr="00613A77">
        <w:rPr>
          <w:i/>
          <w:noProof/>
        </w:rPr>
        <w:t>Biotechnology and bioengineering</w:t>
      </w:r>
      <w:r w:rsidRPr="00613A77">
        <w:rPr>
          <w:noProof/>
        </w:rPr>
        <w:t xml:space="preserve"> </w:t>
      </w:r>
      <w:r w:rsidRPr="00613A77">
        <w:rPr>
          <w:b/>
          <w:noProof/>
        </w:rPr>
        <w:t>65</w:t>
      </w:r>
      <w:r w:rsidRPr="00613A77">
        <w:rPr>
          <w:noProof/>
        </w:rPr>
        <w:t>, 83-92 (1999).</w:t>
      </w:r>
    </w:p>
    <w:p w14:paraId="11388E42" w14:textId="77777777" w:rsidR="00780C39" w:rsidRPr="00613A77" w:rsidRDefault="00780C39" w:rsidP="00780C39">
      <w:pPr>
        <w:pStyle w:val="EndNoteBibliography"/>
        <w:ind w:left="720" w:hanging="720"/>
        <w:rPr>
          <w:noProof/>
        </w:rPr>
      </w:pPr>
      <w:r w:rsidRPr="00613A77">
        <w:rPr>
          <w:noProof/>
        </w:rPr>
        <w:t>30</w:t>
      </w:r>
      <w:r w:rsidRPr="00613A77">
        <w:rPr>
          <w:noProof/>
        </w:rPr>
        <w:tab/>
        <w:t xml:space="preserve">Larsson, M., Duffy, J. &amp; AB, M. I. N. An overview of measurement techniques for determination of yield stress. </w:t>
      </w:r>
      <w:r w:rsidRPr="00613A77">
        <w:rPr>
          <w:i/>
          <w:noProof/>
        </w:rPr>
        <w:t>Annu. Trans. Nordic Rheol. Soc.</w:t>
      </w:r>
      <w:r w:rsidRPr="00613A77">
        <w:rPr>
          <w:noProof/>
        </w:rPr>
        <w:t xml:space="preserve"> </w:t>
      </w:r>
      <w:r w:rsidRPr="00613A77">
        <w:rPr>
          <w:b/>
          <w:noProof/>
        </w:rPr>
        <w:t>21</w:t>
      </w:r>
      <w:r w:rsidRPr="00613A77">
        <w:rPr>
          <w:noProof/>
        </w:rPr>
        <w:t>, 125-138 (2013).</w:t>
      </w:r>
    </w:p>
    <w:p w14:paraId="47CF6462" w14:textId="77777777" w:rsidR="00780C39" w:rsidRPr="00613A77" w:rsidRDefault="00780C39" w:rsidP="00780C39">
      <w:pPr>
        <w:pStyle w:val="EndNoteBibliography"/>
        <w:ind w:left="720" w:hanging="720"/>
        <w:rPr>
          <w:noProof/>
        </w:rPr>
      </w:pPr>
      <w:r w:rsidRPr="00613A77">
        <w:rPr>
          <w:noProof/>
        </w:rPr>
        <w:t>31</w:t>
      </w:r>
      <w:r w:rsidRPr="00613A77">
        <w:rPr>
          <w:noProof/>
        </w:rPr>
        <w:tab/>
        <w:t xml:space="preserve">Dasgupta, B. &amp; King, M. Reduction in viscoelasticity in cystic fibrosis sputum in vitro using combined treatment with nacystelyn and rhDNase. </w:t>
      </w:r>
      <w:r w:rsidRPr="00613A77">
        <w:rPr>
          <w:i/>
          <w:noProof/>
        </w:rPr>
        <w:t>Pediatric pulmonology</w:t>
      </w:r>
      <w:r w:rsidRPr="00613A77">
        <w:rPr>
          <w:noProof/>
        </w:rPr>
        <w:t xml:space="preserve"> </w:t>
      </w:r>
      <w:r w:rsidRPr="00613A77">
        <w:rPr>
          <w:b/>
          <w:noProof/>
        </w:rPr>
        <w:t>22</w:t>
      </w:r>
      <w:r w:rsidRPr="00613A77">
        <w:rPr>
          <w:noProof/>
        </w:rPr>
        <w:t>, 161-166, doi:10.1002/(sici)1099-0496(199609)22:3 (1996).</w:t>
      </w:r>
    </w:p>
    <w:p w14:paraId="0E4EBBD0" w14:textId="77777777" w:rsidR="00780C39" w:rsidRPr="00613A77" w:rsidRDefault="00780C39" w:rsidP="00780C39">
      <w:pPr>
        <w:pStyle w:val="EndNoteBibliography"/>
        <w:ind w:left="720" w:hanging="720"/>
        <w:rPr>
          <w:noProof/>
        </w:rPr>
      </w:pPr>
      <w:r w:rsidRPr="00613A77">
        <w:rPr>
          <w:noProof/>
        </w:rPr>
        <w:t>32</w:t>
      </w:r>
      <w:r w:rsidRPr="00613A77">
        <w:rPr>
          <w:noProof/>
        </w:rPr>
        <w:tab/>
        <w:t xml:space="preserve">Kavanagh, G. M. &amp; Ross-Murphy, S. B. Rheological characterisation of polymer gels. </w:t>
      </w:r>
      <w:r w:rsidRPr="00613A77">
        <w:rPr>
          <w:i/>
          <w:noProof/>
        </w:rPr>
        <w:t>Progress in Polymer Science</w:t>
      </w:r>
      <w:r w:rsidRPr="00613A77">
        <w:rPr>
          <w:noProof/>
        </w:rPr>
        <w:t xml:space="preserve"> </w:t>
      </w:r>
      <w:r w:rsidRPr="00613A77">
        <w:rPr>
          <w:b/>
          <w:noProof/>
        </w:rPr>
        <w:t>23</w:t>
      </w:r>
      <w:r w:rsidRPr="00613A77">
        <w:rPr>
          <w:noProof/>
        </w:rPr>
        <w:t>, 533-562 (1998).</w:t>
      </w:r>
    </w:p>
    <w:p w14:paraId="7811FBBA" w14:textId="77777777" w:rsidR="00780C39" w:rsidRPr="00613A77" w:rsidRDefault="00780C39" w:rsidP="00780C39">
      <w:pPr>
        <w:pStyle w:val="EndNoteBibliography"/>
        <w:ind w:left="720" w:hanging="720"/>
        <w:rPr>
          <w:noProof/>
        </w:rPr>
      </w:pPr>
      <w:r w:rsidRPr="00613A77">
        <w:rPr>
          <w:noProof/>
        </w:rPr>
        <w:lastRenderedPageBreak/>
        <w:t>33</w:t>
      </w:r>
      <w:r w:rsidRPr="00613A77">
        <w:rPr>
          <w:noProof/>
        </w:rPr>
        <w:tab/>
        <w:t>Chew, S. C.</w:t>
      </w:r>
      <w:r w:rsidRPr="00613A77">
        <w:rPr>
          <w:i/>
          <w:noProof/>
        </w:rPr>
        <w:t xml:space="preserve"> et al.</w:t>
      </w:r>
      <w:r w:rsidRPr="00613A77">
        <w:rPr>
          <w:noProof/>
        </w:rPr>
        <w:t xml:space="preserve"> Dynamic remodeling of microbial biofilms by functionally distinct exopolysaccharides. </w:t>
      </w:r>
      <w:r w:rsidRPr="00613A77">
        <w:rPr>
          <w:i/>
          <w:noProof/>
        </w:rPr>
        <w:t>mBio</w:t>
      </w:r>
      <w:r w:rsidRPr="00613A77">
        <w:rPr>
          <w:noProof/>
        </w:rPr>
        <w:t xml:space="preserve"> </w:t>
      </w:r>
      <w:r w:rsidRPr="00613A77">
        <w:rPr>
          <w:b/>
          <w:noProof/>
        </w:rPr>
        <w:t>5</w:t>
      </w:r>
      <w:r w:rsidRPr="00613A77">
        <w:rPr>
          <w:noProof/>
        </w:rPr>
        <w:t>, e01536-01514, doi:10.1128/mBio.01536-14 (2014).</w:t>
      </w:r>
    </w:p>
    <w:p w14:paraId="5B31779C" w14:textId="77777777" w:rsidR="00780C39" w:rsidRPr="00613A77" w:rsidRDefault="00780C39" w:rsidP="00780C39">
      <w:pPr>
        <w:pStyle w:val="EndNoteBibliography"/>
        <w:ind w:left="720" w:hanging="720"/>
        <w:rPr>
          <w:noProof/>
        </w:rPr>
      </w:pPr>
      <w:r w:rsidRPr="00613A77">
        <w:rPr>
          <w:noProof/>
        </w:rPr>
        <w:t>34</w:t>
      </w:r>
      <w:r w:rsidRPr="00613A77">
        <w:rPr>
          <w:noProof/>
        </w:rPr>
        <w:tab/>
        <w:t>Kovach, K.</w:t>
      </w:r>
      <w:r w:rsidRPr="00613A77">
        <w:rPr>
          <w:i/>
          <w:noProof/>
        </w:rPr>
        <w:t xml:space="preserve"> et al.</w:t>
      </w:r>
      <w:r w:rsidRPr="00613A77">
        <w:rPr>
          <w:noProof/>
        </w:rPr>
        <w:t xml:space="preserve"> Evolutionary adaptations of biofilms infecting cystic fibrosis lungs promote mechanical toughness by adjusting polysaccharide production. </w:t>
      </w:r>
      <w:r w:rsidRPr="00613A77">
        <w:rPr>
          <w:i/>
          <w:noProof/>
        </w:rPr>
        <w:t>npj Biofilms and Microbiomes</w:t>
      </w:r>
      <w:r w:rsidRPr="00613A77">
        <w:rPr>
          <w:noProof/>
        </w:rPr>
        <w:t xml:space="preserve"> </w:t>
      </w:r>
      <w:r w:rsidRPr="00613A77">
        <w:rPr>
          <w:b/>
          <w:noProof/>
        </w:rPr>
        <w:t>3</w:t>
      </w:r>
      <w:r w:rsidRPr="00613A77">
        <w:rPr>
          <w:noProof/>
        </w:rPr>
        <w:t>, 1 (2017).</w:t>
      </w:r>
    </w:p>
    <w:p w14:paraId="53FAF3E8" w14:textId="77777777" w:rsidR="00780C39" w:rsidRPr="00613A77" w:rsidRDefault="00780C39" w:rsidP="00780C39">
      <w:pPr>
        <w:pStyle w:val="EndNoteBibliography"/>
        <w:ind w:left="720" w:hanging="720"/>
        <w:rPr>
          <w:noProof/>
        </w:rPr>
      </w:pPr>
      <w:r w:rsidRPr="00613A77">
        <w:rPr>
          <w:noProof/>
        </w:rPr>
        <w:t>35</w:t>
      </w:r>
      <w:r w:rsidRPr="00613A77">
        <w:rPr>
          <w:noProof/>
        </w:rPr>
        <w:tab/>
        <w:t>Dufresne, E. R.</w:t>
      </w:r>
      <w:r w:rsidRPr="00613A77">
        <w:rPr>
          <w:i/>
          <w:noProof/>
        </w:rPr>
        <w:t xml:space="preserve"> et al.</w:t>
      </w:r>
      <w:r w:rsidRPr="00613A77">
        <w:rPr>
          <w:noProof/>
        </w:rPr>
        <w:t xml:space="preserve"> Flow and fracture in drying nanoparticle suspensions. </w:t>
      </w:r>
      <w:r w:rsidRPr="00613A77">
        <w:rPr>
          <w:i/>
          <w:noProof/>
        </w:rPr>
        <w:t>Physical review letters</w:t>
      </w:r>
      <w:r w:rsidRPr="00613A77">
        <w:rPr>
          <w:noProof/>
        </w:rPr>
        <w:t xml:space="preserve"> </w:t>
      </w:r>
      <w:r w:rsidRPr="00613A77">
        <w:rPr>
          <w:b/>
          <w:noProof/>
        </w:rPr>
        <w:t>91</w:t>
      </w:r>
      <w:r w:rsidRPr="00613A77">
        <w:rPr>
          <w:noProof/>
        </w:rPr>
        <w:t>, 224501, doi:10.1103/PhysRevLett.91.224501 (2003).</w:t>
      </w:r>
    </w:p>
    <w:p w14:paraId="10EB14CC" w14:textId="77777777" w:rsidR="00780C39" w:rsidRPr="00613A77" w:rsidRDefault="00780C39" w:rsidP="00780C39">
      <w:pPr>
        <w:pStyle w:val="EndNoteBibliography"/>
        <w:ind w:left="720" w:hanging="720"/>
        <w:rPr>
          <w:noProof/>
        </w:rPr>
      </w:pPr>
      <w:r w:rsidRPr="00613A77">
        <w:rPr>
          <w:noProof/>
        </w:rPr>
        <w:t>36</w:t>
      </w:r>
      <w:r w:rsidRPr="00613A77">
        <w:rPr>
          <w:noProof/>
        </w:rPr>
        <w:tab/>
        <w:t>Tsapis, N.</w:t>
      </w:r>
      <w:r w:rsidRPr="00613A77">
        <w:rPr>
          <w:i/>
          <w:noProof/>
        </w:rPr>
        <w:t xml:space="preserve"> et al.</w:t>
      </w:r>
      <w:r w:rsidRPr="00613A77">
        <w:rPr>
          <w:noProof/>
        </w:rPr>
        <w:t xml:space="preserve"> Onset of buckling in drying droplets of colloidal suspensions. </w:t>
      </w:r>
      <w:r w:rsidRPr="00613A77">
        <w:rPr>
          <w:i/>
          <w:noProof/>
        </w:rPr>
        <w:t>Physical review letters</w:t>
      </w:r>
      <w:r w:rsidRPr="00613A77">
        <w:rPr>
          <w:noProof/>
        </w:rPr>
        <w:t xml:space="preserve"> </w:t>
      </w:r>
      <w:r w:rsidRPr="00613A77">
        <w:rPr>
          <w:b/>
          <w:noProof/>
        </w:rPr>
        <w:t>94</w:t>
      </w:r>
      <w:r w:rsidRPr="00613A77">
        <w:rPr>
          <w:noProof/>
        </w:rPr>
        <w:t>, 018302 (2005).</w:t>
      </w:r>
    </w:p>
    <w:p w14:paraId="3EF6589E" w14:textId="77777777" w:rsidR="00780C39" w:rsidRPr="00613A77" w:rsidRDefault="00780C39" w:rsidP="00780C39">
      <w:pPr>
        <w:pStyle w:val="EndNoteBibliography"/>
        <w:ind w:left="720" w:hanging="720"/>
        <w:rPr>
          <w:noProof/>
        </w:rPr>
      </w:pPr>
      <w:r w:rsidRPr="00613A77">
        <w:rPr>
          <w:noProof/>
        </w:rPr>
        <w:t>37</w:t>
      </w:r>
      <w:r w:rsidRPr="00613A77">
        <w:rPr>
          <w:noProof/>
        </w:rPr>
        <w:tab/>
        <w:t xml:space="preserve">Boyd, A. &amp; Chakrabarty, A. Pseudomonas aeruginosa biofilms: role of the alginate exopolysaccharide. </w:t>
      </w:r>
      <w:r w:rsidRPr="00613A77">
        <w:rPr>
          <w:i/>
          <w:noProof/>
        </w:rPr>
        <w:t>Journal of industrial microbiology &amp; biotechnology</w:t>
      </w:r>
      <w:r w:rsidRPr="00613A77">
        <w:rPr>
          <w:noProof/>
        </w:rPr>
        <w:t xml:space="preserve"> </w:t>
      </w:r>
      <w:r w:rsidRPr="00613A77">
        <w:rPr>
          <w:b/>
          <w:noProof/>
        </w:rPr>
        <w:t>15</w:t>
      </w:r>
      <w:r w:rsidRPr="00613A77">
        <w:rPr>
          <w:noProof/>
        </w:rPr>
        <w:t>, 162-168 (1995).</w:t>
      </w:r>
    </w:p>
    <w:p w14:paraId="3B0E8292" w14:textId="77777777" w:rsidR="00780C39" w:rsidRPr="00613A77" w:rsidRDefault="00780C39" w:rsidP="00780C39">
      <w:pPr>
        <w:pStyle w:val="EndNoteBibliography"/>
        <w:ind w:left="720" w:hanging="720"/>
        <w:rPr>
          <w:noProof/>
        </w:rPr>
      </w:pPr>
      <w:r w:rsidRPr="00613A77">
        <w:rPr>
          <w:noProof/>
        </w:rPr>
        <w:t>38</w:t>
      </w:r>
      <w:r w:rsidRPr="00613A77">
        <w:rPr>
          <w:noProof/>
        </w:rPr>
        <w:tab/>
        <w:t xml:space="preserve">Korstgens, V., Flemming, H. C., Wingender, J. &amp; Borchard, W. Uniaxial compression measurement device for investigation of the mechanical stability of biofilms. </w:t>
      </w:r>
      <w:r w:rsidRPr="00613A77">
        <w:rPr>
          <w:i/>
          <w:noProof/>
        </w:rPr>
        <w:t>Journal of microbiological methods</w:t>
      </w:r>
      <w:r w:rsidRPr="00613A77">
        <w:rPr>
          <w:noProof/>
        </w:rPr>
        <w:t xml:space="preserve"> </w:t>
      </w:r>
      <w:r w:rsidRPr="00613A77">
        <w:rPr>
          <w:b/>
          <w:noProof/>
        </w:rPr>
        <w:t>46</w:t>
      </w:r>
      <w:r w:rsidRPr="00613A77">
        <w:rPr>
          <w:noProof/>
        </w:rPr>
        <w:t>, 9-17 (2001).</w:t>
      </w:r>
    </w:p>
    <w:p w14:paraId="75782675" w14:textId="77777777" w:rsidR="00780C39" w:rsidRPr="00613A77" w:rsidRDefault="00780C39" w:rsidP="00780C39">
      <w:pPr>
        <w:pStyle w:val="EndNoteBibliography"/>
        <w:ind w:left="720" w:hanging="720"/>
        <w:rPr>
          <w:noProof/>
        </w:rPr>
      </w:pPr>
      <w:r w:rsidRPr="00613A77">
        <w:rPr>
          <w:noProof/>
        </w:rPr>
        <w:t>39</w:t>
      </w:r>
      <w:r w:rsidRPr="00613A77">
        <w:rPr>
          <w:noProof/>
        </w:rPr>
        <w:tab/>
        <w:t xml:space="preserve">Wloka, M., Rehage, H., Flemming, H.-C. &amp; Wingender, J. Structure and rheological behaviour of the extracellular polymeric substance network of mucoid Pseudomonas aeruginosa biofilms. </w:t>
      </w:r>
      <w:r w:rsidRPr="00613A77">
        <w:rPr>
          <w:i/>
          <w:noProof/>
        </w:rPr>
        <w:t>Biofilms</w:t>
      </w:r>
      <w:r w:rsidRPr="00613A77">
        <w:rPr>
          <w:noProof/>
        </w:rPr>
        <w:t xml:space="preserve"> </w:t>
      </w:r>
      <w:r w:rsidRPr="00613A77">
        <w:rPr>
          <w:b/>
          <w:noProof/>
        </w:rPr>
        <w:t>2</w:t>
      </w:r>
      <w:r w:rsidRPr="00613A77">
        <w:rPr>
          <w:noProof/>
        </w:rPr>
        <w:t>, 275-283 (2005).</w:t>
      </w:r>
    </w:p>
    <w:p w14:paraId="271494A0" w14:textId="77777777" w:rsidR="00780C39" w:rsidRPr="00613A77" w:rsidRDefault="00780C39" w:rsidP="00780C39">
      <w:pPr>
        <w:pStyle w:val="EndNoteBibliography"/>
        <w:ind w:left="720" w:hanging="720"/>
        <w:rPr>
          <w:noProof/>
        </w:rPr>
      </w:pPr>
      <w:r w:rsidRPr="00613A77">
        <w:rPr>
          <w:noProof/>
        </w:rPr>
        <w:t>40</w:t>
      </w:r>
      <w:r w:rsidRPr="00613A77">
        <w:rPr>
          <w:noProof/>
        </w:rPr>
        <w:tab/>
        <w:t xml:space="preserve">DeVries, C. A. &amp; Ohman, D. E. Mucoid-to-nonmucoid conversion in alginate-producing Pseudomonas aeruginosa often results from spontaneous mutations in algT, encoding a putative alternate sigma factor, and shows evidence for autoregulation. </w:t>
      </w:r>
      <w:r w:rsidRPr="00613A77">
        <w:rPr>
          <w:i/>
          <w:noProof/>
        </w:rPr>
        <w:t>Journal of bacteriology</w:t>
      </w:r>
      <w:r w:rsidRPr="00613A77">
        <w:rPr>
          <w:noProof/>
        </w:rPr>
        <w:t xml:space="preserve"> </w:t>
      </w:r>
      <w:r w:rsidRPr="00613A77">
        <w:rPr>
          <w:b/>
          <w:noProof/>
        </w:rPr>
        <w:t>176</w:t>
      </w:r>
      <w:r w:rsidRPr="00613A77">
        <w:rPr>
          <w:noProof/>
        </w:rPr>
        <w:t>, 6677-6687 (1994).</w:t>
      </w:r>
    </w:p>
    <w:p w14:paraId="431880F6" w14:textId="77777777" w:rsidR="00780C39" w:rsidRPr="00613A77" w:rsidRDefault="00780C39" w:rsidP="00780C39">
      <w:pPr>
        <w:pStyle w:val="EndNoteBibliography"/>
        <w:ind w:left="720" w:hanging="720"/>
        <w:rPr>
          <w:noProof/>
        </w:rPr>
      </w:pPr>
      <w:r w:rsidRPr="00613A77">
        <w:rPr>
          <w:noProof/>
        </w:rPr>
        <w:t>41</w:t>
      </w:r>
      <w:r w:rsidRPr="00613A77">
        <w:rPr>
          <w:noProof/>
        </w:rPr>
        <w:tab/>
        <w:t xml:space="preserve">Govan, J. R. &amp; Deretic, V. Microbial pathogenesis in cystic fibrosis: mucoid Pseudomonas aeruginosa and Burkholderia cepacia. </w:t>
      </w:r>
      <w:r w:rsidRPr="00613A77">
        <w:rPr>
          <w:i/>
          <w:noProof/>
        </w:rPr>
        <w:t>Microbiological reviews</w:t>
      </w:r>
      <w:r w:rsidRPr="00613A77">
        <w:rPr>
          <w:noProof/>
        </w:rPr>
        <w:t xml:space="preserve"> </w:t>
      </w:r>
      <w:r w:rsidRPr="00613A77">
        <w:rPr>
          <w:b/>
          <w:noProof/>
        </w:rPr>
        <w:t>60</w:t>
      </w:r>
      <w:r w:rsidRPr="00613A77">
        <w:rPr>
          <w:noProof/>
        </w:rPr>
        <w:t>, 539-574 (1996).</w:t>
      </w:r>
    </w:p>
    <w:p w14:paraId="23EAC855" w14:textId="77777777" w:rsidR="00780C39" w:rsidRPr="00613A77" w:rsidRDefault="00780C39" w:rsidP="00780C39">
      <w:pPr>
        <w:pStyle w:val="EndNoteBibliography"/>
        <w:ind w:left="720" w:hanging="720"/>
        <w:rPr>
          <w:noProof/>
        </w:rPr>
      </w:pPr>
      <w:r w:rsidRPr="00613A77">
        <w:rPr>
          <w:noProof/>
        </w:rPr>
        <w:t>42</w:t>
      </w:r>
      <w:r w:rsidRPr="00613A77">
        <w:rPr>
          <w:noProof/>
        </w:rPr>
        <w:tab/>
        <w:t xml:space="preserve">Boles, B. R., Thoendel, M. &amp; Singh, P. K. Self-generated diversity produces "insurance effects" in biofilm communities. </w:t>
      </w:r>
      <w:r w:rsidRPr="00613A77">
        <w:rPr>
          <w:i/>
          <w:noProof/>
        </w:rPr>
        <w:t>Proc Natl Acad Sci U S A</w:t>
      </w:r>
      <w:r w:rsidRPr="00613A77">
        <w:rPr>
          <w:noProof/>
        </w:rPr>
        <w:t xml:space="preserve"> </w:t>
      </w:r>
      <w:r w:rsidRPr="00613A77">
        <w:rPr>
          <w:b/>
          <w:noProof/>
        </w:rPr>
        <w:t>101</w:t>
      </w:r>
      <w:r w:rsidRPr="00613A77">
        <w:rPr>
          <w:noProof/>
        </w:rPr>
        <w:t>, 16630-16635, doi:10.1073/pnas.0407460101 (2004).</w:t>
      </w:r>
    </w:p>
    <w:p w14:paraId="3C5C3297" w14:textId="77777777" w:rsidR="00780C39" w:rsidRPr="00613A77" w:rsidRDefault="00780C39" w:rsidP="00780C39">
      <w:pPr>
        <w:pStyle w:val="EndNoteBibliography"/>
        <w:ind w:left="720" w:hanging="720"/>
        <w:rPr>
          <w:noProof/>
        </w:rPr>
      </w:pPr>
      <w:r w:rsidRPr="00613A77">
        <w:rPr>
          <w:noProof/>
        </w:rPr>
        <w:t>43</w:t>
      </w:r>
      <w:r w:rsidRPr="00613A77">
        <w:rPr>
          <w:noProof/>
        </w:rPr>
        <w:tab/>
        <w:t>Fabbri, S.</w:t>
      </w:r>
      <w:r w:rsidRPr="00613A77">
        <w:rPr>
          <w:i/>
          <w:noProof/>
        </w:rPr>
        <w:t xml:space="preserve"> et al.</w:t>
      </w:r>
      <w:r w:rsidRPr="00613A77">
        <w:rPr>
          <w:noProof/>
        </w:rPr>
        <w:t xml:space="preserve"> Streptococcus mutans biofilm transient viscoelastic fluid behaviour during high-velocity microsprays. </w:t>
      </w:r>
      <w:r w:rsidRPr="00613A77">
        <w:rPr>
          <w:i/>
          <w:noProof/>
        </w:rPr>
        <w:t>Journal of the Mechanical Behavior of Biomedical Materials</w:t>
      </w:r>
      <w:r w:rsidRPr="00613A77">
        <w:rPr>
          <w:noProof/>
        </w:rPr>
        <w:t xml:space="preserve"> </w:t>
      </w:r>
      <w:r w:rsidRPr="00613A77">
        <w:rPr>
          <w:b/>
          <w:noProof/>
        </w:rPr>
        <w:t>59</w:t>
      </w:r>
      <w:r w:rsidRPr="00613A77">
        <w:rPr>
          <w:noProof/>
        </w:rPr>
        <w:t>, 197-206 (2016).</w:t>
      </w:r>
    </w:p>
    <w:p w14:paraId="300B9113" w14:textId="77777777" w:rsidR="00780C39" w:rsidRPr="00613A77" w:rsidRDefault="00780C39" w:rsidP="00780C39">
      <w:pPr>
        <w:pStyle w:val="EndNoteBibliography"/>
        <w:ind w:left="720" w:hanging="720"/>
        <w:rPr>
          <w:noProof/>
        </w:rPr>
      </w:pPr>
      <w:r w:rsidRPr="00613A77">
        <w:rPr>
          <w:noProof/>
        </w:rPr>
        <w:t>44</w:t>
      </w:r>
      <w:r w:rsidRPr="00613A77">
        <w:rPr>
          <w:noProof/>
        </w:rPr>
        <w:tab/>
        <w:t>Locke, L. W.</w:t>
      </w:r>
      <w:r w:rsidRPr="00613A77">
        <w:rPr>
          <w:i/>
          <w:noProof/>
        </w:rPr>
        <w:t xml:space="preserve"> et al.</w:t>
      </w:r>
      <w:r w:rsidRPr="00613A77">
        <w:rPr>
          <w:noProof/>
        </w:rPr>
        <w:t xml:space="preserve"> Pseudomonas infection and mucociliary and absorptive clearance in the cystic fibrosis lung. </w:t>
      </w:r>
      <w:r w:rsidRPr="00613A77">
        <w:rPr>
          <w:i/>
          <w:noProof/>
        </w:rPr>
        <w:t>European Respiratory Journal</w:t>
      </w:r>
      <w:r w:rsidRPr="00613A77">
        <w:rPr>
          <w:noProof/>
        </w:rPr>
        <w:t>, ERJ-01880-02015 (2016).</w:t>
      </w:r>
    </w:p>
    <w:p w14:paraId="69BAF815" w14:textId="77777777" w:rsidR="00780C39" w:rsidRPr="00613A77" w:rsidRDefault="00780C39" w:rsidP="00780C39">
      <w:pPr>
        <w:pStyle w:val="EndNoteBibliography"/>
        <w:ind w:left="720" w:hanging="720"/>
        <w:rPr>
          <w:noProof/>
        </w:rPr>
      </w:pPr>
      <w:r w:rsidRPr="00613A77">
        <w:rPr>
          <w:noProof/>
        </w:rPr>
        <w:t>45</w:t>
      </w:r>
      <w:r w:rsidRPr="00613A77">
        <w:rPr>
          <w:noProof/>
        </w:rPr>
        <w:tab/>
        <w:t xml:space="preserve">Laube, B. L., Sharpless, G., Benson, J., Carson, K. A. &amp; Mogayzel, P. J. Mucus removal is impaired in children with cystic fibrosis who have been infected by Pseudomonas aeruginosa. </w:t>
      </w:r>
      <w:r w:rsidRPr="00613A77">
        <w:rPr>
          <w:i/>
          <w:noProof/>
        </w:rPr>
        <w:t>The Journal of pediatrics</w:t>
      </w:r>
      <w:r w:rsidRPr="00613A77">
        <w:rPr>
          <w:noProof/>
        </w:rPr>
        <w:t xml:space="preserve"> </w:t>
      </w:r>
      <w:r w:rsidRPr="00613A77">
        <w:rPr>
          <w:b/>
          <w:noProof/>
        </w:rPr>
        <w:t>164</w:t>
      </w:r>
      <w:r w:rsidRPr="00613A77">
        <w:rPr>
          <w:noProof/>
        </w:rPr>
        <w:t>, 839-845 (2014).</w:t>
      </w:r>
    </w:p>
    <w:p w14:paraId="661A37D7" w14:textId="77777777" w:rsidR="00780C39" w:rsidRPr="00613A77" w:rsidRDefault="00780C39" w:rsidP="00780C39">
      <w:pPr>
        <w:pStyle w:val="EndNoteBibliography"/>
        <w:ind w:left="720" w:hanging="720"/>
        <w:rPr>
          <w:noProof/>
        </w:rPr>
      </w:pPr>
      <w:r w:rsidRPr="00613A77">
        <w:rPr>
          <w:noProof/>
        </w:rPr>
        <w:t>46</w:t>
      </w:r>
      <w:r w:rsidRPr="00613A77">
        <w:rPr>
          <w:noProof/>
        </w:rPr>
        <w:tab/>
        <w:t>Jorth, P.</w:t>
      </w:r>
      <w:r w:rsidRPr="00613A77">
        <w:rPr>
          <w:i/>
          <w:noProof/>
        </w:rPr>
        <w:t xml:space="preserve"> et al.</w:t>
      </w:r>
      <w:r w:rsidRPr="00613A77">
        <w:rPr>
          <w:noProof/>
        </w:rPr>
        <w:t xml:space="preserve"> Regional Isolation Drives Bacterial Diversification within Cystic Fibrosis Lungs. </w:t>
      </w:r>
      <w:r w:rsidRPr="00613A77">
        <w:rPr>
          <w:i/>
          <w:noProof/>
        </w:rPr>
        <w:t>Cell host &amp; microbe</w:t>
      </w:r>
      <w:r w:rsidRPr="00613A77">
        <w:rPr>
          <w:noProof/>
        </w:rPr>
        <w:t xml:space="preserve"> </w:t>
      </w:r>
      <w:r w:rsidRPr="00613A77">
        <w:rPr>
          <w:b/>
          <w:noProof/>
        </w:rPr>
        <w:t>18</w:t>
      </w:r>
      <w:r w:rsidRPr="00613A77">
        <w:rPr>
          <w:noProof/>
        </w:rPr>
        <w:t>, 307-319, doi:10.1016/j.chom.2015.07.006 (2015).</w:t>
      </w:r>
    </w:p>
    <w:p w14:paraId="1D2F9788" w14:textId="77777777" w:rsidR="00780C39" w:rsidRPr="00613A77" w:rsidRDefault="00780C39" w:rsidP="00780C39">
      <w:pPr>
        <w:pStyle w:val="EndNoteBibliography"/>
        <w:ind w:left="720" w:hanging="720"/>
        <w:rPr>
          <w:noProof/>
        </w:rPr>
      </w:pPr>
      <w:r w:rsidRPr="00613A77">
        <w:rPr>
          <w:noProof/>
        </w:rPr>
        <w:t>47</w:t>
      </w:r>
      <w:r w:rsidRPr="00613A77">
        <w:rPr>
          <w:noProof/>
        </w:rPr>
        <w:tab/>
        <w:t xml:space="preserve">Rubin, B. K. Mucus structure and properties in cystic fibrosis. </w:t>
      </w:r>
      <w:r w:rsidRPr="00613A77">
        <w:rPr>
          <w:i/>
          <w:noProof/>
        </w:rPr>
        <w:t>Paediatric respiratory reviews</w:t>
      </w:r>
      <w:r w:rsidRPr="00613A77">
        <w:rPr>
          <w:noProof/>
        </w:rPr>
        <w:t xml:space="preserve"> </w:t>
      </w:r>
      <w:r w:rsidRPr="00613A77">
        <w:rPr>
          <w:b/>
          <w:noProof/>
        </w:rPr>
        <w:t>8</w:t>
      </w:r>
      <w:r w:rsidRPr="00613A77">
        <w:rPr>
          <w:noProof/>
        </w:rPr>
        <w:t>, 4-7, doi:10.1016/j.prrv.2007.02.004 (2007).</w:t>
      </w:r>
    </w:p>
    <w:p w14:paraId="2AB2EB7C" w14:textId="77777777" w:rsidR="00780C39" w:rsidRPr="00613A77" w:rsidRDefault="00780C39" w:rsidP="00780C39">
      <w:pPr>
        <w:pStyle w:val="EndNoteBibliography"/>
        <w:ind w:left="720" w:hanging="720"/>
        <w:rPr>
          <w:noProof/>
        </w:rPr>
      </w:pPr>
      <w:r w:rsidRPr="00613A77">
        <w:rPr>
          <w:noProof/>
        </w:rPr>
        <w:t>48</w:t>
      </w:r>
      <w:r w:rsidRPr="00613A77">
        <w:rPr>
          <w:noProof/>
        </w:rPr>
        <w:tab/>
        <w:t xml:space="preserve">King, M., Dasgupta, B., Tomkiewicz, R. P. &amp; Brown, N. E. Rheology of cystic fibrosis sputum after in vitro treatment with hypertonic saline alone and in combination with recombinant human deoxyribonuclease I. </w:t>
      </w:r>
      <w:r w:rsidRPr="00613A77">
        <w:rPr>
          <w:i/>
          <w:noProof/>
        </w:rPr>
        <w:t>American journal of respiratory and critical care medicine</w:t>
      </w:r>
      <w:r w:rsidRPr="00613A77">
        <w:rPr>
          <w:noProof/>
        </w:rPr>
        <w:t xml:space="preserve"> </w:t>
      </w:r>
      <w:r w:rsidRPr="00613A77">
        <w:rPr>
          <w:b/>
          <w:noProof/>
        </w:rPr>
        <w:t>156</w:t>
      </w:r>
      <w:r w:rsidRPr="00613A77">
        <w:rPr>
          <w:noProof/>
        </w:rPr>
        <w:t>, 173-177, doi:10.1164/ajrccm.156.1.9512074 (1997).</w:t>
      </w:r>
    </w:p>
    <w:p w14:paraId="7858FAD5" w14:textId="77777777" w:rsidR="00780C39" w:rsidRPr="00613A77" w:rsidRDefault="00780C39" w:rsidP="00780C39">
      <w:pPr>
        <w:pStyle w:val="EndNoteBibliography"/>
        <w:ind w:left="720" w:hanging="720"/>
        <w:rPr>
          <w:noProof/>
        </w:rPr>
      </w:pPr>
      <w:r w:rsidRPr="00613A77">
        <w:rPr>
          <w:noProof/>
        </w:rPr>
        <w:lastRenderedPageBreak/>
        <w:t>49</w:t>
      </w:r>
      <w:r w:rsidRPr="00613A77">
        <w:rPr>
          <w:noProof/>
        </w:rPr>
        <w:tab/>
        <w:t xml:space="preserve">Whitchurch, C. B., Tolker-Nielsen, T., Ragas, P. C. &amp; Mattick, J. S. Extracellular DNA required for bacterial biofilm formation. </w:t>
      </w:r>
      <w:r w:rsidRPr="00613A77">
        <w:rPr>
          <w:i/>
          <w:noProof/>
        </w:rPr>
        <w:t>Science</w:t>
      </w:r>
      <w:r w:rsidRPr="00613A77">
        <w:rPr>
          <w:noProof/>
        </w:rPr>
        <w:t xml:space="preserve"> </w:t>
      </w:r>
      <w:r w:rsidRPr="00613A77">
        <w:rPr>
          <w:b/>
          <w:noProof/>
        </w:rPr>
        <w:t>295</w:t>
      </w:r>
      <w:r w:rsidRPr="00613A77">
        <w:rPr>
          <w:noProof/>
        </w:rPr>
        <w:t>, 1487-1487 (2002).</w:t>
      </w:r>
    </w:p>
    <w:p w14:paraId="060CE15C" w14:textId="77777777" w:rsidR="00780C39" w:rsidRPr="00613A77" w:rsidRDefault="00780C39" w:rsidP="00780C39">
      <w:pPr>
        <w:pStyle w:val="EndNoteBibliography"/>
        <w:ind w:left="720" w:hanging="720"/>
        <w:rPr>
          <w:noProof/>
        </w:rPr>
      </w:pPr>
      <w:r w:rsidRPr="00613A77">
        <w:rPr>
          <w:noProof/>
        </w:rPr>
        <w:t>50</w:t>
      </w:r>
      <w:r w:rsidRPr="00613A77">
        <w:rPr>
          <w:noProof/>
        </w:rPr>
        <w:tab/>
        <w:t xml:space="preserve">Okshevsky, M. &amp; Meyer, R. L. The role of extracellular DNA in the establishment, maintenance and perpetuation of bacterial biofilms. </w:t>
      </w:r>
      <w:r w:rsidRPr="00613A77">
        <w:rPr>
          <w:i/>
          <w:noProof/>
        </w:rPr>
        <w:t>Crit Rev Microbiol</w:t>
      </w:r>
      <w:r w:rsidRPr="00613A77">
        <w:rPr>
          <w:noProof/>
        </w:rPr>
        <w:t>, doi:10.3109/1040841x.2013.841639 (2013).</w:t>
      </w:r>
    </w:p>
    <w:p w14:paraId="0883BB8D" w14:textId="77777777" w:rsidR="00780C39" w:rsidRPr="00613A77" w:rsidRDefault="00780C39" w:rsidP="00780C39">
      <w:pPr>
        <w:pStyle w:val="EndNoteBibliography"/>
        <w:ind w:left="720" w:hanging="720"/>
        <w:rPr>
          <w:noProof/>
        </w:rPr>
      </w:pPr>
      <w:r w:rsidRPr="00613A77">
        <w:rPr>
          <w:noProof/>
        </w:rPr>
        <w:t>51</w:t>
      </w:r>
      <w:r w:rsidRPr="00613A77">
        <w:rPr>
          <w:noProof/>
        </w:rPr>
        <w:tab/>
        <w:t xml:space="preserve">Jones, W. L., Sutton, M. P., McKittrick, L. &amp; Stewart, P. S. Chemical and antimicrobial treatments change the viscoelastic properties of bacterial biofilms. </w:t>
      </w:r>
      <w:r w:rsidRPr="00613A77">
        <w:rPr>
          <w:i/>
          <w:noProof/>
        </w:rPr>
        <w:t>Biofouling</w:t>
      </w:r>
      <w:r w:rsidRPr="00613A77">
        <w:rPr>
          <w:noProof/>
        </w:rPr>
        <w:t xml:space="preserve"> </w:t>
      </w:r>
      <w:r w:rsidRPr="00613A77">
        <w:rPr>
          <w:b/>
          <w:noProof/>
        </w:rPr>
        <w:t>27</w:t>
      </w:r>
      <w:r w:rsidRPr="00613A77">
        <w:rPr>
          <w:noProof/>
        </w:rPr>
        <w:t>, 207-215, doi:10.1080/08927014.2011.554977 (2011).</w:t>
      </w:r>
    </w:p>
    <w:p w14:paraId="73691B8A" w14:textId="77777777" w:rsidR="00780C39" w:rsidRPr="00613A77" w:rsidRDefault="00780C39" w:rsidP="00780C39">
      <w:pPr>
        <w:pStyle w:val="EndNoteBibliography"/>
        <w:ind w:left="720" w:hanging="720"/>
        <w:rPr>
          <w:noProof/>
        </w:rPr>
      </w:pPr>
      <w:r w:rsidRPr="00613A77">
        <w:rPr>
          <w:noProof/>
        </w:rPr>
        <w:t>52</w:t>
      </w:r>
      <w:r w:rsidRPr="00613A77">
        <w:rPr>
          <w:noProof/>
        </w:rPr>
        <w:tab/>
        <w:t>Mathee, K.</w:t>
      </w:r>
      <w:r w:rsidRPr="00613A77">
        <w:rPr>
          <w:i/>
          <w:noProof/>
        </w:rPr>
        <w:t xml:space="preserve"> et al.</w:t>
      </w:r>
      <w:r w:rsidRPr="00613A77">
        <w:rPr>
          <w:noProof/>
        </w:rPr>
        <w:t xml:space="preserve"> Mucoid conversion of Pseudomonas aeruginos by hydrogen peroxide: a mechanism for virulence activation in the cystic fibrosis lung. </w:t>
      </w:r>
      <w:r w:rsidRPr="00613A77">
        <w:rPr>
          <w:i/>
          <w:noProof/>
        </w:rPr>
        <w:t>Microbiology (Reading, England)</w:t>
      </w:r>
      <w:r w:rsidRPr="00613A77">
        <w:rPr>
          <w:noProof/>
        </w:rPr>
        <w:t xml:space="preserve"> </w:t>
      </w:r>
      <w:r w:rsidRPr="00613A77">
        <w:rPr>
          <w:b/>
          <w:noProof/>
        </w:rPr>
        <w:t>145</w:t>
      </w:r>
      <w:r w:rsidRPr="00613A77">
        <w:rPr>
          <w:noProof/>
        </w:rPr>
        <w:t>, 1349-1357 (1999).</w:t>
      </w:r>
    </w:p>
    <w:p w14:paraId="71E8CC45" w14:textId="77777777" w:rsidR="00780C39" w:rsidRPr="00613A77" w:rsidRDefault="00780C39" w:rsidP="00780C39">
      <w:pPr>
        <w:pStyle w:val="EndNoteBibliography"/>
        <w:ind w:left="720" w:hanging="720"/>
        <w:rPr>
          <w:noProof/>
        </w:rPr>
      </w:pPr>
      <w:r w:rsidRPr="00613A77">
        <w:rPr>
          <w:noProof/>
        </w:rPr>
        <w:t>53</w:t>
      </w:r>
      <w:r w:rsidRPr="00613A77">
        <w:rPr>
          <w:noProof/>
        </w:rPr>
        <w:tab/>
        <w:t>Paramonova, E.</w:t>
      </w:r>
      <w:r w:rsidRPr="00613A77">
        <w:rPr>
          <w:i/>
          <w:noProof/>
        </w:rPr>
        <w:t xml:space="preserve"> et al.</w:t>
      </w:r>
      <w:r w:rsidRPr="00613A77">
        <w:rPr>
          <w:noProof/>
        </w:rPr>
        <w:t xml:space="preserve"> Low-load compression testing: a novel way of measuring biofilm thickness. </w:t>
      </w:r>
      <w:r w:rsidRPr="00613A77">
        <w:rPr>
          <w:i/>
          <w:noProof/>
        </w:rPr>
        <w:t>Applied and environmental microbiology</w:t>
      </w:r>
      <w:r w:rsidRPr="00613A77">
        <w:rPr>
          <w:noProof/>
        </w:rPr>
        <w:t xml:space="preserve"> </w:t>
      </w:r>
      <w:r w:rsidRPr="00613A77">
        <w:rPr>
          <w:b/>
          <w:noProof/>
        </w:rPr>
        <w:t>73</w:t>
      </w:r>
      <w:r w:rsidRPr="00613A77">
        <w:rPr>
          <w:noProof/>
        </w:rPr>
        <w:t>, 7023-7028 (2007).</w:t>
      </w:r>
    </w:p>
    <w:p w14:paraId="675C63CD" w14:textId="77777777" w:rsidR="00780C39" w:rsidRPr="00613A77" w:rsidRDefault="00780C39" w:rsidP="00780C39">
      <w:pPr>
        <w:pStyle w:val="EndNoteBibliography"/>
        <w:ind w:left="720" w:hanging="720"/>
        <w:rPr>
          <w:noProof/>
        </w:rPr>
      </w:pPr>
      <w:r w:rsidRPr="00613A77">
        <w:rPr>
          <w:noProof/>
        </w:rPr>
        <w:t>54</w:t>
      </w:r>
      <w:r w:rsidRPr="00613A77">
        <w:rPr>
          <w:noProof/>
        </w:rPr>
        <w:tab/>
        <w:t xml:space="preserve">Timoshenko, S. &amp; Goodier, J. </w:t>
      </w:r>
      <w:r w:rsidRPr="00613A77">
        <w:rPr>
          <w:i/>
          <w:noProof/>
        </w:rPr>
        <w:t>Theory of Elasticity</w:t>
      </w:r>
      <w:r w:rsidRPr="00613A77">
        <w:rPr>
          <w:noProof/>
        </w:rPr>
        <w:t>. third edn,  (McGraw Hill Higher Education, 1970).</w:t>
      </w:r>
    </w:p>
    <w:p w14:paraId="52AE4AE5" w14:textId="77777777" w:rsidR="00780C39" w:rsidRPr="00613A77" w:rsidRDefault="00780C39" w:rsidP="00780C39">
      <w:pPr>
        <w:pStyle w:val="EndNoteBibliography"/>
        <w:ind w:left="720" w:hanging="720"/>
        <w:rPr>
          <w:noProof/>
        </w:rPr>
      </w:pPr>
      <w:r w:rsidRPr="00613A77">
        <w:rPr>
          <w:noProof/>
        </w:rPr>
        <w:t>55</w:t>
      </w:r>
      <w:r w:rsidRPr="00613A77">
        <w:rPr>
          <w:noProof/>
        </w:rPr>
        <w:tab/>
        <w:t xml:space="preserve">Zayas, J. G., Man, G. C. &amp; King, M. Tracheal mucus rheology in patients undergoing diagnostic bronchoscopy. </w:t>
      </w:r>
      <w:r w:rsidRPr="00613A77">
        <w:rPr>
          <w:i/>
          <w:noProof/>
        </w:rPr>
        <w:t>The American review of respiratory disease</w:t>
      </w:r>
      <w:r w:rsidRPr="00613A77">
        <w:rPr>
          <w:noProof/>
        </w:rPr>
        <w:t xml:space="preserve"> </w:t>
      </w:r>
      <w:r w:rsidRPr="00613A77">
        <w:rPr>
          <w:b/>
          <w:noProof/>
        </w:rPr>
        <w:t>141</w:t>
      </w:r>
      <w:r w:rsidRPr="00613A77">
        <w:rPr>
          <w:noProof/>
        </w:rPr>
        <w:t>, 1107-1113 (1990).</w:t>
      </w:r>
    </w:p>
    <w:p w14:paraId="0614D3DB" w14:textId="2D41DC54" w:rsidR="00042E81" w:rsidRPr="00613A77" w:rsidRDefault="00761A04" w:rsidP="00761A04">
      <w:pPr>
        <w:jc w:val="left"/>
      </w:pPr>
      <w:r w:rsidRPr="00613A77">
        <w:fldChar w:fldCharType="end"/>
      </w:r>
    </w:p>
    <w:p w14:paraId="50C9A827" w14:textId="64E11F64" w:rsidR="00CB7DB3" w:rsidRPr="00613A77" w:rsidRDefault="00372D60" w:rsidP="00CB7DB3">
      <w:pPr>
        <w:jc w:val="left"/>
        <w:rPr>
          <w:b/>
        </w:rPr>
      </w:pPr>
      <w:r w:rsidRPr="00613A77">
        <w:rPr>
          <w:b/>
        </w:rPr>
        <w:t>Acknowledgments:</w:t>
      </w:r>
      <w:r w:rsidR="00CB7DB3" w:rsidRPr="00613A77">
        <w:rPr>
          <w:b/>
        </w:rPr>
        <w:t xml:space="preserve"> </w:t>
      </w:r>
      <w:r w:rsidR="00CB7DB3" w:rsidRPr="00613A77">
        <w:t>We would like to thank Dr Christopher J. Jones for useful edits and comments on the manuscript. We would also like to thank Joe J. Harrison for providing us with the RSCV PAO1</w:t>
      </w:r>
      <w:r w:rsidR="00CB7DB3" w:rsidRPr="00613A77">
        <w:rPr>
          <w:rFonts w:cs="Times New Roman"/>
        </w:rPr>
        <w:t>Δ</w:t>
      </w:r>
      <w:r w:rsidR="00CB7DB3" w:rsidRPr="00613A77">
        <w:rPr>
          <w:i/>
        </w:rPr>
        <w:t>wspF</w:t>
      </w:r>
      <w:r w:rsidR="00CB7DB3" w:rsidRPr="00613A77">
        <w:t xml:space="preserve"> strain (JJH356) used in this study.</w:t>
      </w:r>
      <w:r w:rsidR="00386CA2" w:rsidRPr="00613A77">
        <w:t xml:space="preserve"> </w:t>
      </w:r>
      <w:proofErr w:type="gramStart"/>
      <w:r w:rsidR="005B6271" w:rsidRPr="00613A77">
        <w:t>ESG was supported by a CFF Postdoctoral Research Fellowship (GLOAG17F0)</w:t>
      </w:r>
      <w:proofErr w:type="gramEnd"/>
      <w:r w:rsidR="00B37BD3" w:rsidRPr="00613A77">
        <w:t>.</w:t>
      </w:r>
    </w:p>
    <w:p w14:paraId="6344B0CA" w14:textId="77777777" w:rsidR="00CB7DB3" w:rsidRPr="00613A77" w:rsidRDefault="00CB7DB3" w:rsidP="00CB7DB3">
      <w:pPr>
        <w:jc w:val="left"/>
      </w:pPr>
    </w:p>
    <w:p w14:paraId="5D3F204E" w14:textId="25AACA57" w:rsidR="00CB7DB3" w:rsidRPr="00613A77" w:rsidRDefault="00CB7DB3" w:rsidP="00CB7DB3">
      <w:pPr>
        <w:jc w:val="left"/>
      </w:pPr>
      <w:r w:rsidRPr="00613A77">
        <w:rPr>
          <w:b/>
        </w:rPr>
        <w:t>Author Contributions</w:t>
      </w:r>
      <w:r w:rsidR="00372D60" w:rsidRPr="00613A77">
        <w:rPr>
          <w:b/>
        </w:rPr>
        <w:t xml:space="preserve">: </w:t>
      </w:r>
      <w:r w:rsidR="00372D60" w:rsidRPr="00613A77">
        <w:t xml:space="preserve">PS and DJW conceived and supervised the project. ESG performed the experiments and data analysis. </w:t>
      </w:r>
      <w:r w:rsidR="00E84341" w:rsidRPr="00613A77">
        <w:t xml:space="preserve">ESG, </w:t>
      </w:r>
      <w:r w:rsidR="00372D60" w:rsidRPr="00613A77">
        <w:t xml:space="preserve">GKG and PS </w:t>
      </w:r>
      <w:r w:rsidR="00E84341" w:rsidRPr="00613A77">
        <w:t xml:space="preserve">interpreted the data. </w:t>
      </w:r>
      <w:r w:rsidR="00372D60" w:rsidRPr="00613A77">
        <w:t xml:space="preserve">ESG, DJW and PS wrote the manuscript.  </w:t>
      </w:r>
      <w:r w:rsidR="00372D60" w:rsidRPr="00613A77">
        <w:rPr>
          <w:rFonts w:cs="Times New Roman"/>
        </w:rPr>
        <w:t xml:space="preserve">All authors reviewed the manuscript. </w:t>
      </w:r>
    </w:p>
    <w:p w14:paraId="0A88D3CA" w14:textId="77777777" w:rsidR="00372D60" w:rsidRPr="00613A77" w:rsidRDefault="00372D60" w:rsidP="00372D60">
      <w:pPr>
        <w:tabs>
          <w:tab w:val="left" w:pos="1067"/>
        </w:tabs>
        <w:jc w:val="left"/>
        <w:rPr>
          <w:b/>
        </w:rPr>
      </w:pPr>
    </w:p>
    <w:p w14:paraId="59C731E4" w14:textId="77777777" w:rsidR="00CB7DB3" w:rsidRPr="00613A77" w:rsidRDefault="00CB7DB3" w:rsidP="00CB7DB3">
      <w:pPr>
        <w:jc w:val="left"/>
      </w:pPr>
      <w:r w:rsidRPr="00613A77">
        <w:rPr>
          <w:b/>
        </w:rPr>
        <w:t xml:space="preserve">Competing interests: </w:t>
      </w:r>
      <w:r w:rsidRPr="00613A77">
        <w:t>Authors state no conflict of interest</w:t>
      </w:r>
    </w:p>
    <w:p w14:paraId="49D1E4B3" w14:textId="77777777" w:rsidR="00CB7DB3" w:rsidRPr="00613A77" w:rsidRDefault="00CB7DB3" w:rsidP="00CB7DB3">
      <w:pPr>
        <w:jc w:val="left"/>
      </w:pPr>
    </w:p>
    <w:p w14:paraId="143F7DF2" w14:textId="77777777" w:rsidR="00CB7DB3" w:rsidRPr="00613A77" w:rsidRDefault="00CB7DB3" w:rsidP="00CB7DB3">
      <w:pPr>
        <w:jc w:val="left"/>
      </w:pPr>
    </w:p>
    <w:p w14:paraId="2AB707C3" w14:textId="77777777" w:rsidR="00CB7DB3" w:rsidRPr="00613A77" w:rsidRDefault="00CB7DB3" w:rsidP="00CB7DB3">
      <w:pPr>
        <w:jc w:val="left"/>
      </w:pPr>
    </w:p>
    <w:p w14:paraId="34C4583D" w14:textId="11E318D4" w:rsidR="006A7292" w:rsidRPr="00613A77" w:rsidRDefault="00CB7DB3" w:rsidP="001037DC">
      <w:pPr>
        <w:pStyle w:val="Heading1"/>
        <w:jc w:val="left"/>
      </w:pPr>
      <w:r w:rsidRPr="00613A77">
        <w:lastRenderedPageBreak/>
        <w:t>Fig</w:t>
      </w:r>
      <w:r w:rsidR="001037DC" w:rsidRPr="00613A77">
        <w:t>ure Legends</w:t>
      </w:r>
    </w:p>
    <w:p w14:paraId="3D2B4F2A" w14:textId="30D5325A" w:rsidR="00CB7DB3" w:rsidRPr="00613A77" w:rsidRDefault="00CB7DB3" w:rsidP="00CB7DB3">
      <w:pPr>
        <w:jc w:val="left"/>
        <w:rPr>
          <w:rFonts w:cs="Times New Roman"/>
        </w:rPr>
      </w:pPr>
      <w:r w:rsidRPr="00613A77">
        <w:rPr>
          <w:b/>
        </w:rPr>
        <w:t xml:space="preserve">Figure 1: </w:t>
      </w:r>
      <w:r w:rsidRPr="00613A77">
        <w:rPr>
          <w:b/>
          <w:i/>
        </w:rPr>
        <w:t>P. aeruginosa</w:t>
      </w:r>
      <w:r w:rsidRPr="00613A77">
        <w:rPr>
          <w:b/>
        </w:rPr>
        <w:t xml:space="preserve"> colony-biofilms. </w:t>
      </w:r>
      <w:proofErr w:type="gramStart"/>
      <w:r w:rsidRPr="00613A77">
        <w:t xml:space="preserve">Images of </w:t>
      </w:r>
      <w:r w:rsidR="006A7292" w:rsidRPr="00613A77">
        <w:rPr>
          <w:b/>
        </w:rPr>
        <w:t>(a</w:t>
      </w:r>
      <w:r w:rsidRPr="00613A77">
        <w:rPr>
          <w:b/>
        </w:rPr>
        <w:t>)</w:t>
      </w:r>
      <w:r w:rsidRPr="00613A77">
        <w:t xml:space="preserve"> WT,</w:t>
      </w:r>
      <w:r w:rsidRPr="00613A77">
        <w:rPr>
          <w:b/>
        </w:rPr>
        <w:t xml:space="preserve"> </w:t>
      </w:r>
      <w:r w:rsidRPr="00613A77">
        <w:t xml:space="preserve">RSCV and </w:t>
      </w:r>
      <w:r w:rsidRPr="00613A77">
        <w:rPr>
          <w:rFonts w:cs="Times New Roman"/>
        </w:rPr>
        <w:t>mucoid</w:t>
      </w:r>
      <w:r w:rsidRPr="00613A77">
        <w:rPr>
          <w:rFonts w:cs="Times New Roman"/>
          <w:i/>
        </w:rPr>
        <w:t xml:space="preserve"> P. aeruginosa </w:t>
      </w:r>
      <w:r w:rsidRPr="00613A77">
        <w:rPr>
          <w:rFonts w:cs="Times New Roman"/>
        </w:rPr>
        <w:t>colony-biofilms (labelled) at 2-, 4- and 6-d (left, middle and right panel respectively).</w:t>
      </w:r>
      <w:proofErr w:type="gramEnd"/>
      <w:r w:rsidRPr="00613A77">
        <w:rPr>
          <w:rFonts w:cs="Times New Roman"/>
        </w:rPr>
        <w:t xml:space="preserve"> Scale bar 10mm. </w:t>
      </w:r>
      <w:r w:rsidR="006A7292" w:rsidRPr="00613A77">
        <w:rPr>
          <w:rFonts w:cs="Times New Roman"/>
          <w:b/>
        </w:rPr>
        <w:t>(b</w:t>
      </w:r>
      <w:r w:rsidRPr="00613A77">
        <w:rPr>
          <w:rFonts w:cs="Times New Roman"/>
          <w:b/>
        </w:rPr>
        <w:t xml:space="preserve">) </w:t>
      </w:r>
      <w:r w:rsidRPr="00613A77">
        <w:rPr>
          <w:rFonts w:cs="Times New Roman"/>
        </w:rPr>
        <w:t>Mucoid (black arrowhead) and non-mucoid revertant (white arrowhead) populations isolated from 2-, 4-, 6-d mucoid colony-biofilms (left, middle and right panel respectively). Frequency of mucoid colonies are indicated in the top left had corner as a percentage of total colonies. Mean ± SD, n=3. Scale bar 5mm.</w:t>
      </w:r>
    </w:p>
    <w:p w14:paraId="4188DC38" w14:textId="10F240EB" w:rsidR="00CB7DB3" w:rsidRPr="00613A77" w:rsidRDefault="00CB7DB3" w:rsidP="00CB7DB3">
      <w:pPr>
        <w:jc w:val="left"/>
        <w:rPr>
          <w:rFonts w:cs="Times New Roman"/>
          <w:b/>
        </w:rPr>
      </w:pPr>
    </w:p>
    <w:p w14:paraId="3A753007" w14:textId="561C8260" w:rsidR="00CB7DB3" w:rsidRPr="00613A77" w:rsidRDefault="00CB7DB3" w:rsidP="00CB7DB3">
      <w:pPr>
        <w:jc w:val="left"/>
        <w:rPr>
          <w:rFonts w:cs="Times New Roman"/>
        </w:rPr>
      </w:pPr>
      <w:r w:rsidRPr="00613A77">
        <w:rPr>
          <w:rFonts w:cs="Times New Roman"/>
          <w:b/>
        </w:rPr>
        <w:t>Figure 2: Mucoid colony-b</w:t>
      </w:r>
      <w:r w:rsidR="00B1787D" w:rsidRPr="00613A77">
        <w:rPr>
          <w:rFonts w:cs="Times New Roman"/>
          <w:b/>
        </w:rPr>
        <w:t>iofilms are softer than WT. (a</w:t>
      </w:r>
      <w:r w:rsidRPr="00613A77">
        <w:rPr>
          <w:rFonts w:cs="Times New Roman"/>
          <w:b/>
        </w:rPr>
        <w:t xml:space="preserve">) </w:t>
      </w:r>
      <w:r w:rsidRPr="00613A77">
        <w:rPr>
          <w:rFonts w:cs="Times New Roman"/>
        </w:rPr>
        <w:t xml:space="preserve">Thicknesses of colony-biofilms determined from the uniaxial compression measurement. </w:t>
      </w:r>
      <w:proofErr w:type="gramStart"/>
      <w:r w:rsidRPr="00613A77">
        <w:rPr>
          <w:rFonts w:cs="Times New Roman"/>
        </w:rPr>
        <w:t xml:space="preserve">Stress-strain curves of </w:t>
      </w:r>
      <w:r w:rsidR="00B1787D" w:rsidRPr="00613A77">
        <w:rPr>
          <w:rFonts w:cs="Times New Roman"/>
          <w:b/>
        </w:rPr>
        <w:t>(b</w:t>
      </w:r>
      <w:r w:rsidRPr="00613A77">
        <w:rPr>
          <w:rFonts w:cs="Times New Roman"/>
          <w:b/>
        </w:rPr>
        <w:t>)</w:t>
      </w:r>
      <w:r w:rsidRPr="00613A77">
        <w:rPr>
          <w:rFonts w:cs="Times New Roman"/>
        </w:rPr>
        <w:t xml:space="preserve"> 2-d, </w:t>
      </w:r>
      <w:r w:rsidR="00B1787D" w:rsidRPr="00613A77">
        <w:rPr>
          <w:rFonts w:cs="Times New Roman"/>
          <w:b/>
        </w:rPr>
        <w:t>(c</w:t>
      </w:r>
      <w:r w:rsidRPr="00613A77">
        <w:rPr>
          <w:rFonts w:cs="Times New Roman"/>
          <w:b/>
        </w:rPr>
        <w:t>)</w:t>
      </w:r>
      <w:r w:rsidRPr="00613A77">
        <w:rPr>
          <w:rFonts w:cs="Times New Roman"/>
        </w:rPr>
        <w:t xml:space="preserve"> 4-d and </w:t>
      </w:r>
      <w:r w:rsidR="00B1787D" w:rsidRPr="00613A77">
        <w:rPr>
          <w:rFonts w:cs="Times New Roman"/>
          <w:b/>
        </w:rPr>
        <w:t>(d</w:t>
      </w:r>
      <w:r w:rsidRPr="00613A77">
        <w:rPr>
          <w:rFonts w:cs="Times New Roman"/>
          <w:b/>
        </w:rPr>
        <w:t>)</w:t>
      </w:r>
      <w:r w:rsidRPr="00613A77">
        <w:rPr>
          <w:rFonts w:cs="Times New Roman"/>
        </w:rPr>
        <w:t xml:space="preserve"> 6-d </w:t>
      </w:r>
      <w:r w:rsidRPr="00613A77">
        <w:rPr>
          <w:rFonts w:cs="Times New Roman"/>
          <w:i/>
        </w:rPr>
        <w:t>P. aeruginosa</w:t>
      </w:r>
      <w:r w:rsidRPr="00613A77">
        <w:rPr>
          <w:rFonts w:cs="Times New Roman"/>
        </w:rPr>
        <w:t xml:space="preserve"> colony-biofilms from uniaxial compression measurements.</w:t>
      </w:r>
      <w:proofErr w:type="gramEnd"/>
      <w:r w:rsidRPr="00613A77">
        <w:rPr>
          <w:rFonts w:cs="Times New Roman"/>
        </w:rPr>
        <w:t xml:space="preserve"> The dotted black line at 90% strain (γ) indicates where the underling filter likely influenced the data. The inset depicts the region of the curve from 0-30% strain (γ). </w:t>
      </w:r>
      <w:r w:rsidRPr="00613A77">
        <w:t xml:space="preserve">Legend depicted in </w:t>
      </w:r>
      <w:r w:rsidR="00B1787D" w:rsidRPr="00613A77">
        <w:rPr>
          <w:b/>
        </w:rPr>
        <w:t>(d</w:t>
      </w:r>
      <w:r w:rsidRPr="00613A77">
        <w:rPr>
          <w:b/>
        </w:rPr>
        <w:t xml:space="preserve">) </w:t>
      </w:r>
      <w:r w:rsidRPr="00613A77">
        <w:t xml:space="preserve">is equivalent for </w:t>
      </w:r>
      <w:r w:rsidR="00B1787D" w:rsidRPr="00613A77">
        <w:rPr>
          <w:b/>
        </w:rPr>
        <w:t>(b</w:t>
      </w:r>
      <w:r w:rsidRPr="00613A77">
        <w:rPr>
          <w:b/>
        </w:rPr>
        <w:t>)</w:t>
      </w:r>
      <w:r w:rsidRPr="00613A77">
        <w:t xml:space="preserve"> and </w:t>
      </w:r>
      <w:r w:rsidR="00B1787D" w:rsidRPr="00613A77">
        <w:rPr>
          <w:b/>
        </w:rPr>
        <w:t>(c</w:t>
      </w:r>
      <w:r w:rsidRPr="00613A77">
        <w:rPr>
          <w:b/>
        </w:rPr>
        <w:t>)</w:t>
      </w:r>
      <w:r w:rsidRPr="00613A77">
        <w:t>.</w:t>
      </w:r>
      <w:r w:rsidRPr="00613A77">
        <w:rPr>
          <w:rFonts w:cs="Times New Roman"/>
        </w:rPr>
        <w:t xml:space="preserve"> </w:t>
      </w:r>
      <w:r w:rsidR="00B1787D" w:rsidRPr="00613A77">
        <w:rPr>
          <w:rFonts w:cs="Times New Roman"/>
          <w:b/>
        </w:rPr>
        <w:t>(e</w:t>
      </w:r>
      <w:r w:rsidRPr="00613A77">
        <w:rPr>
          <w:rFonts w:cs="Times New Roman"/>
          <w:b/>
        </w:rPr>
        <w:t xml:space="preserve">) </w:t>
      </w:r>
      <w:r w:rsidRPr="00613A77">
        <w:rPr>
          <w:rFonts w:cs="Times New Roman"/>
        </w:rPr>
        <w:t xml:space="preserve">Young’s modulus of the lower linear portion of the force-displacement curve, corresponding to 0-30% strain (γ). Data presented as mean ± SD; n = 6. Black * indicates comparisons depicted by the line. Coloured * indicates comparisons to 2-d of the given biofilm.  * </w:t>
      </w:r>
      <w:proofErr w:type="gramStart"/>
      <w:r w:rsidRPr="00613A77">
        <w:rPr>
          <w:rFonts w:cs="Times New Roman"/>
        </w:rPr>
        <w:t>p</w:t>
      </w:r>
      <w:proofErr w:type="gramEnd"/>
      <w:r w:rsidRPr="00613A77">
        <w:rPr>
          <w:rFonts w:cs="Times New Roman"/>
        </w:rPr>
        <w:t>-value &lt;0.05, ** p-value &lt;0.01, *** p-value &lt;0.001.</w:t>
      </w:r>
    </w:p>
    <w:p w14:paraId="3CC054A9" w14:textId="1C46D8ED" w:rsidR="00CB7DB3" w:rsidRPr="00613A77" w:rsidRDefault="00CB7DB3" w:rsidP="00CB7DB3">
      <w:pPr>
        <w:jc w:val="left"/>
        <w:rPr>
          <w:rFonts w:cs="Times New Roman"/>
        </w:rPr>
      </w:pPr>
    </w:p>
    <w:p w14:paraId="397CA240" w14:textId="21E0CEDC" w:rsidR="00CB7DB3" w:rsidRPr="00613A77" w:rsidRDefault="00CB7DB3" w:rsidP="00CB7DB3">
      <w:pPr>
        <w:jc w:val="left"/>
      </w:pPr>
      <w:r w:rsidRPr="00613A77">
        <w:rPr>
          <w:b/>
        </w:rPr>
        <w:t>Figure 3: Mucoid colon</w:t>
      </w:r>
      <w:r w:rsidR="00B1787D" w:rsidRPr="00613A77">
        <w:rPr>
          <w:b/>
        </w:rPr>
        <w:t>y-biofilms are more cohesive. (a</w:t>
      </w:r>
      <w:r w:rsidRPr="00613A77">
        <w:rPr>
          <w:b/>
        </w:rPr>
        <w:t>)</w:t>
      </w:r>
      <w:r w:rsidRPr="00613A77">
        <w:t xml:space="preserve"> 2-d mucoid colony-biofilm after being compressed with 8mm probe. Arrow indicates the biofilm adhered to the probe as it is raised off the biofilm. </w:t>
      </w:r>
      <w:proofErr w:type="gramStart"/>
      <w:r w:rsidRPr="00613A77">
        <w:t xml:space="preserve">Force-displacement curves of </w:t>
      </w:r>
      <w:r w:rsidR="00B1787D" w:rsidRPr="00613A77">
        <w:rPr>
          <w:b/>
        </w:rPr>
        <w:t>(b</w:t>
      </w:r>
      <w:r w:rsidRPr="00613A77">
        <w:rPr>
          <w:b/>
        </w:rPr>
        <w:t>)</w:t>
      </w:r>
      <w:r w:rsidRPr="00613A77">
        <w:t xml:space="preserve"> 2-d </w:t>
      </w:r>
      <w:r w:rsidR="00B1787D" w:rsidRPr="00613A77">
        <w:rPr>
          <w:b/>
        </w:rPr>
        <w:t>(c</w:t>
      </w:r>
      <w:r w:rsidRPr="00613A77">
        <w:rPr>
          <w:b/>
        </w:rPr>
        <w:t xml:space="preserve">) </w:t>
      </w:r>
      <w:r w:rsidRPr="00613A77">
        <w:t xml:space="preserve">4-d and </w:t>
      </w:r>
      <w:r w:rsidR="00B1787D" w:rsidRPr="00613A77">
        <w:rPr>
          <w:b/>
        </w:rPr>
        <w:t>(d</w:t>
      </w:r>
      <w:r w:rsidRPr="00613A77">
        <w:rPr>
          <w:b/>
        </w:rPr>
        <w:t xml:space="preserve">) </w:t>
      </w:r>
      <w:r w:rsidRPr="00613A77">
        <w:t xml:space="preserve">6-d </w:t>
      </w:r>
      <w:r w:rsidRPr="00613A77">
        <w:rPr>
          <w:i/>
        </w:rPr>
        <w:t>P. aeruginosa</w:t>
      </w:r>
      <w:r w:rsidRPr="00613A77">
        <w:t xml:space="preserve"> colony-biofilms from the unloading phase of the squeeze-pull off measurements.</w:t>
      </w:r>
      <w:proofErr w:type="gramEnd"/>
      <w:r w:rsidRPr="00613A77">
        <w:t xml:space="preserve"> In </w:t>
      </w:r>
      <w:r w:rsidR="00B1787D" w:rsidRPr="00613A77">
        <w:rPr>
          <w:b/>
        </w:rPr>
        <w:t>(d</w:t>
      </w:r>
      <w:r w:rsidRPr="00613A77">
        <w:rPr>
          <w:b/>
        </w:rPr>
        <w:t xml:space="preserve">) </w:t>
      </w:r>
      <w:r w:rsidRPr="00613A77">
        <w:t xml:space="preserve">the mean line for WT is underneath that of the RSCV. </w:t>
      </w:r>
      <w:r w:rsidRPr="00613A77">
        <w:lastRenderedPageBreak/>
        <w:t>The negative force corresponds to the force exerted by the biofilm on the probe as it is retracted. The x-axis is the distance that the probe was raised out of the biofilm, with 0</w:t>
      </w:r>
      <w:r w:rsidRPr="00613A77">
        <w:rPr>
          <w:rFonts w:cs="Times New Roman"/>
        </w:rPr>
        <w:t>μ</w:t>
      </w:r>
      <w:r w:rsidRPr="00613A77">
        <w:t xml:space="preserve">m set to where compression of the biofilm (squeeze) stopped. Legend depicted in </w:t>
      </w:r>
      <w:r w:rsidR="00B1787D" w:rsidRPr="00613A77">
        <w:rPr>
          <w:b/>
        </w:rPr>
        <w:t>(c</w:t>
      </w:r>
      <w:r w:rsidRPr="00613A77">
        <w:rPr>
          <w:b/>
        </w:rPr>
        <w:t xml:space="preserve">) </w:t>
      </w:r>
      <w:r w:rsidRPr="00613A77">
        <w:t xml:space="preserve">is equivalent for </w:t>
      </w:r>
      <w:r w:rsidR="00B1787D" w:rsidRPr="00613A77">
        <w:rPr>
          <w:b/>
        </w:rPr>
        <w:t>(b</w:t>
      </w:r>
      <w:r w:rsidRPr="00613A77">
        <w:rPr>
          <w:b/>
        </w:rPr>
        <w:t>)</w:t>
      </w:r>
      <w:r w:rsidRPr="00613A77">
        <w:t xml:space="preserve"> and </w:t>
      </w:r>
      <w:r w:rsidR="00B1787D" w:rsidRPr="00613A77">
        <w:rPr>
          <w:b/>
        </w:rPr>
        <w:t>(d</w:t>
      </w:r>
      <w:r w:rsidRPr="00613A77">
        <w:rPr>
          <w:b/>
        </w:rPr>
        <w:t>)</w:t>
      </w:r>
      <w:r w:rsidRPr="00613A77">
        <w:t xml:space="preserve">. </w:t>
      </w:r>
      <w:r w:rsidR="00B1787D" w:rsidRPr="00613A77">
        <w:rPr>
          <w:rFonts w:cs="Times New Roman"/>
        </w:rPr>
        <w:t xml:space="preserve">Data presented as mean ± SD; n = 4. </w:t>
      </w:r>
      <w:r w:rsidR="00B1787D" w:rsidRPr="00613A77">
        <w:rPr>
          <w:b/>
        </w:rPr>
        <w:t>(e</w:t>
      </w:r>
      <w:r w:rsidRPr="00613A77">
        <w:rPr>
          <w:b/>
        </w:rPr>
        <w:t>)</w:t>
      </w:r>
      <w:r w:rsidRPr="00613A77">
        <w:t xml:space="preserve"> Area under the curve (AUC) of the curves depicted in </w:t>
      </w:r>
      <w:r w:rsidR="00B1787D" w:rsidRPr="00613A77">
        <w:rPr>
          <w:b/>
        </w:rPr>
        <w:t>(b-d</w:t>
      </w:r>
      <w:r w:rsidRPr="00613A77">
        <w:rPr>
          <w:b/>
        </w:rPr>
        <w:t>)</w:t>
      </w:r>
      <w:r w:rsidRPr="00613A77">
        <w:t xml:space="preserve">. Data presented as mean </w:t>
      </w:r>
      <w:r w:rsidRPr="00613A77">
        <w:rPr>
          <w:rFonts w:cs="Times New Roman"/>
        </w:rPr>
        <w:t>±</w:t>
      </w:r>
      <w:r w:rsidRPr="00613A77">
        <w:t xml:space="preserve"> SD, n =4. * </w:t>
      </w:r>
      <w:proofErr w:type="gramStart"/>
      <w:r w:rsidRPr="00613A77">
        <w:t>p</w:t>
      </w:r>
      <w:proofErr w:type="gramEnd"/>
      <w:r w:rsidRPr="00613A77">
        <w:t>-value &lt;0.01, ** p-value &lt;0.001.</w:t>
      </w:r>
    </w:p>
    <w:p w14:paraId="7D693655" w14:textId="6822803D" w:rsidR="00CB7DB3" w:rsidRPr="00613A77" w:rsidRDefault="00CB7DB3" w:rsidP="00CB7DB3">
      <w:pPr>
        <w:jc w:val="left"/>
        <w:rPr>
          <w:rFonts w:cs="Times New Roman"/>
        </w:rPr>
      </w:pPr>
    </w:p>
    <w:p w14:paraId="485646DA" w14:textId="33EEF240" w:rsidR="00CB7DB3" w:rsidRPr="00613A77" w:rsidRDefault="00CB7DB3" w:rsidP="00CB7DB3">
      <w:pPr>
        <w:jc w:val="left"/>
        <w:rPr>
          <w:rFonts w:cs="Times New Roman"/>
        </w:rPr>
      </w:pPr>
      <w:r w:rsidRPr="00613A77">
        <w:rPr>
          <w:b/>
        </w:rPr>
        <w:t xml:space="preserve">Figure 4: Yield stress of </w:t>
      </w:r>
      <w:r w:rsidRPr="00613A77">
        <w:rPr>
          <w:b/>
          <w:i/>
        </w:rPr>
        <w:t>P. aeruginosa</w:t>
      </w:r>
      <w:r w:rsidRPr="00613A77">
        <w:rPr>
          <w:b/>
        </w:rPr>
        <w:t xml:space="preserve"> colony-biofilms.</w:t>
      </w:r>
      <w:r w:rsidRPr="00613A77">
        <w:t xml:space="preserve"> Stress sweeps were performed on WT, RSCV and mucoid</w:t>
      </w:r>
      <w:r w:rsidRPr="00613A77">
        <w:rPr>
          <w:rFonts w:cs="Times New Roman"/>
          <w:i/>
        </w:rPr>
        <w:t xml:space="preserve"> </w:t>
      </w:r>
      <w:r w:rsidRPr="00613A77">
        <w:rPr>
          <w:rFonts w:cs="Times New Roman"/>
        </w:rPr>
        <w:t xml:space="preserve">colony biofilms at 2-, 4- and 6-d </w:t>
      </w:r>
      <w:r w:rsidRPr="00613A77">
        <w:t>by incrementing the stress from 0.01-100Pa (Supplementary Fig. S1). The yield stress (</w:t>
      </w:r>
      <w:r w:rsidRPr="00613A77">
        <w:rPr>
          <w:rFonts w:cs="Times New Roman"/>
        </w:rPr>
        <w:t>σ</w:t>
      </w:r>
      <w:r w:rsidRPr="00613A77">
        <w:rPr>
          <w:vertAlign w:val="subscript"/>
        </w:rPr>
        <w:t>y</w:t>
      </w:r>
      <w:r w:rsidRPr="00613A77">
        <w:t xml:space="preserve">) was taken to be the point of viscoelastic crossover where the storage modulus (G’) and the loss modulus (G”) intersected in Supplementary Fig. S1. Data presented as mean </w:t>
      </w:r>
      <w:r w:rsidRPr="00613A77">
        <w:rPr>
          <w:rFonts w:cs="Times New Roman"/>
        </w:rPr>
        <w:t>±</w:t>
      </w:r>
      <w:r w:rsidRPr="00613A77">
        <w:t xml:space="preserve"> SD, n =4. </w:t>
      </w:r>
      <w:r w:rsidRPr="00613A77">
        <w:rPr>
          <w:rFonts w:cs="Times New Roman"/>
        </w:rPr>
        <w:t xml:space="preserve">Black * indicates comparisons depicted by the line. Coloured * indicates comparisons to 2-d of the given biofilm.  * </w:t>
      </w:r>
      <w:proofErr w:type="gramStart"/>
      <w:r w:rsidRPr="00613A77">
        <w:rPr>
          <w:rFonts w:cs="Times New Roman"/>
        </w:rPr>
        <w:t>p</w:t>
      </w:r>
      <w:proofErr w:type="gramEnd"/>
      <w:r w:rsidRPr="00613A77">
        <w:rPr>
          <w:rFonts w:cs="Times New Roman"/>
        </w:rPr>
        <w:t>-value &lt;0.05, ** p-value &lt;0.01, *** p-value &lt;0.001.</w:t>
      </w:r>
    </w:p>
    <w:p w14:paraId="2D1EAF46" w14:textId="77777777" w:rsidR="0032723D" w:rsidRPr="00613A77" w:rsidRDefault="0032723D" w:rsidP="00CB7DB3">
      <w:pPr>
        <w:jc w:val="left"/>
        <w:rPr>
          <w:rFonts w:cs="Times New Roman"/>
        </w:rPr>
      </w:pPr>
    </w:p>
    <w:p w14:paraId="280BD589" w14:textId="63DDF802" w:rsidR="0032723D" w:rsidRPr="00613A77" w:rsidRDefault="0032723D" w:rsidP="00CB7DB3">
      <w:pPr>
        <w:jc w:val="left"/>
      </w:pPr>
    </w:p>
    <w:p w14:paraId="724AC2C0" w14:textId="0F8CA011" w:rsidR="00CB7DB3" w:rsidRPr="00613A77" w:rsidRDefault="00CB7DB3" w:rsidP="00CB7DB3">
      <w:pPr>
        <w:jc w:val="left"/>
        <w:rPr>
          <w:rFonts w:cs="Times New Roman"/>
        </w:rPr>
      </w:pPr>
      <w:r w:rsidRPr="00613A77">
        <w:rPr>
          <w:b/>
        </w:rPr>
        <w:t xml:space="preserve">Figure 5: Mature </w:t>
      </w:r>
      <w:r w:rsidRPr="00613A77">
        <w:rPr>
          <w:rFonts w:cs="Times New Roman"/>
          <w:b/>
        </w:rPr>
        <w:t xml:space="preserve">RSCV and mucoid colony-biofilms are less viscous and stiff compared to WT. </w:t>
      </w:r>
      <w:r w:rsidRPr="00613A77">
        <w:rPr>
          <w:rFonts w:cs="Times New Roman"/>
        </w:rPr>
        <w:t xml:space="preserve">Creep-recovery measurements were performed on </w:t>
      </w:r>
      <w:r w:rsidR="0032723D" w:rsidRPr="00613A77">
        <w:rPr>
          <w:rFonts w:cs="Times New Roman"/>
          <w:b/>
        </w:rPr>
        <w:t>(a</w:t>
      </w:r>
      <w:r w:rsidRPr="00613A77">
        <w:rPr>
          <w:rFonts w:cs="Times New Roman"/>
          <w:b/>
        </w:rPr>
        <w:t>)</w:t>
      </w:r>
      <w:r w:rsidRPr="00613A77">
        <w:rPr>
          <w:rFonts w:cs="Times New Roman"/>
        </w:rPr>
        <w:t xml:space="preserve"> 2-d, </w:t>
      </w:r>
      <w:r w:rsidR="0032723D" w:rsidRPr="00613A77">
        <w:rPr>
          <w:rFonts w:cs="Times New Roman"/>
          <w:b/>
        </w:rPr>
        <w:t>(b</w:t>
      </w:r>
      <w:r w:rsidRPr="00613A77">
        <w:rPr>
          <w:rFonts w:cs="Times New Roman"/>
          <w:b/>
        </w:rPr>
        <w:t xml:space="preserve">) </w:t>
      </w:r>
      <w:r w:rsidRPr="00613A77">
        <w:rPr>
          <w:rFonts w:cs="Times New Roman"/>
        </w:rPr>
        <w:t xml:space="preserve">4-d and </w:t>
      </w:r>
      <w:r w:rsidR="0032723D" w:rsidRPr="00613A77">
        <w:rPr>
          <w:rFonts w:cs="Times New Roman"/>
          <w:b/>
        </w:rPr>
        <w:t>(c</w:t>
      </w:r>
      <w:r w:rsidRPr="00613A77">
        <w:rPr>
          <w:rFonts w:cs="Times New Roman"/>
          <w:b/>
        </w:rPr>
        <w:t>)</w:t>
      </w:r>
      <w:r w:rsidRPr="00613A77">
        <w:rPr>
          <w:rFonts w:cs="Times New Roman"/>
        </w:rPr>
        <w:t xml:space="preserve"> 6-d </w:t>
      </w:r>
      <w:r w:rsidRPr="00613A77">
        <w:rPr>
          <w:rFonts w:cs="Times New Roman"/>
          <w:i/>
        </w:rPr>
        <w:t>P. aeruginosa</w:t>
      </w:r>
      <w:r w:rsidRPr="00613A77">
        <w:rPr>
          <w:rFonts w:cs="Times New Roman"/>
        </w:rPr>
        <w:t xml:space="preserve"> colony-biofilms. From the creep-recovery curves the </w:t>
      </w:r>
      <w:r w:rsidR="0032723D" w:rsidRPr="00613A77">
        <w:rPr>
          <w:rFonts w:cs="Times New Roman"/>
          <w:b/>
        </w:rPr>
        <w:t>(d</w:t>
      </w:r>
      <w:r w:rsidRPr="00613A77">
        <w:rPr>
          <w:rFonts w:cs="Times New Roman"/>
          <w:b/>
        </w:rPr>
        <w:t xml:space="preserve">) </w:t>
      </w:r>
      <w:r w:rsidRPr="00613A77">
        <w:rPr>
          <w:rFonts w:cs="Times New Roman"/>
        </w:rPr>
        <w:t xml:space="preserve">viscosity (η) and </w:t>
      </w:r>
      <w:r w:rsidR="0032723D" w:rsidRPr="00613A77">
        <w:rPr>
          <w:rFonts w:cs="Times New Roman"/>
          <w:b/>
        </w:rPr>
        <w:t>(e</w:t>
      </w:r>
      <w:r w:rsidRPr="00613A77">
        <w:rPr>
          <w:rFonts w:cs="Times New Roman"/>
          <w:b/>
        </w:rPr>
        <w:t xml:space="preserve">) </w:t>
      </w:r>
      <w:r w:rsidRPr="00613A77">
        <w:rPr>
          <w:rFonts w:cs="Times New Roman"/>
        </w:rPr>
        <w:t>shear modulus (</w:t>
      </w:r>
      <w:r w:rsidRPr="00613A77">
        <w:rPr>
          <w:rFonts w:cs="Times New Roman"/>
          <w:i/>
        </w:rPr>
        <w:t>G</w:t>
      </w:r>
      <w:r w:rsidRPr="00613A77">
        <w:rPr>
          <w:rFonts w:cs="Times New Roman"/>
        </w:rPr>
        <w:t xml:space="preserve">) was determined. </w:t>
      </w:r>
      <w:r w:rsidRPr="00613A77">
        <w:t xml:space="preserve">Data presented as mean </w:t>
      </w:r>
      <w:r w:rsidRPr="00613A77">
        <w:rPr>
          <w:rFonts w:cs="Times New Roman"/>
        </w:rPr>
        <w:t>±</w:t>
      </w:r>
      <w:r w:rsidRPr="00613A77">
        <w:t xml:space="preserve"> SD, n =4. </w:t>
      </w:r>
      <w:r w:rsidRPr="00613A77">
        <w:rPr>
          <w:rFonts w:cs="Times New Roman"/>
        </w:rPr>
        <w:t xml:space="preserve">Black * indicates comparisons depicted by the line. Coloured * indicates comparisons to 2-d of the given biofilm.  * </w:t>
      </w:r>
      <w:proofErr w:type="gramStart"/>
      <w:r w:rsidRPr="00613A77">
        <w:rPr>
          <w:rFonts w:cs="Times New Roman"/>
        </w:rPr>
        <w:t>p</w:t>
      </w:r>
      <w:proofErr w:type="gramEnd"/>
      <w:r w:rsidRPr="00613A77">
        <w:rPr>
          <w:rFonts w:cs="Times New Roman"/>
        </w:rPr>
        <w:t xml:space="preserve">-value &lt;0.05, ** p-value &lt;0.01, *** p-value &lt;0.001. Coloured # indicates comparison to 4-d of the given biofilm. # </w:t>
      </w:r>
      <w:proofErr w:type="gramStart"/>
      <w:r w:rsidRPr="00613A77">
        <w:rPr>
          <w:rFonts w:cs="Times New Roman"/>
        </w:rPr>
        <w:t>p</w:t>
      </w:r>
      <w:proofErr w:type="gramEnd"/>
      <w:r w:rsidRPr="00613A77">
        <w:rPr>
          <w:rFonts w:cs="Times New Roman"/>
        </w:rPr>
        <w:t>-value &lt;0.05, ## p-value &lt;0.001.</w:t>
      </w:r>
    </w:p>
    <w:p w14:paraId="391E3E28" w14:textId="66DB54D9" w:rsidR="00CB7DB3" w:rsidRPr="00613A77" w:rsidRDefault="00CB7DB3" w:rsidP="00CB7DB3">
      <w:pPr>
        <w:jc w:val="left"/>
        <w:rPr>
          <w:rFonts w:cs="Times New Roman"/>
        </w:rPr>
      </w:pPr>
    </w:p>
    <w:p w14:paraId="5843487D" w14:textId="20EA5E0E" w:rsidR="00CB7DB3" w:rsidRPr="00613A77" w:rsidRDefault="00CB7DB3" w:rsidP="00CB7DB3">
      <w:pPr>
        <w:jc w:val="left"/>
        <w:rPr>
          <w:rFonts w:cs="Times New Roman"/>
        </w:rPr>
      </w:pPr>
      <w:r w:rsidRPr="00613A77">
        <w:rPr>
          <w:b/>
        </w:rPr>
        <w:t xml:space="preserve">Figure 6: Frequency sweeps of </w:t>
      </w:r>
      <w:r w:rsidRPr="00613A77">
        <w:rPr>
          <w:b/>
          <w:i/>
        </w:rPr>
        <w:t>P. aeruginosa</w:t>
      </w:r>
      <w:r w:rsidRPr="00613A77">
        <w:rPr>
          <w:b/>
        </w:rPr>
        <w:t xml:space="preserve"> colony-biofilms. </w:t>
      </w:r>
      <w:r w:rsidRPr="00613A77">
        <w:t xml:space="preserve">Frequency sweeps were performed on </w:t>
      </w:r>
      <w:r w:rsidR="0032723D" w:rsidRPr="00613A77">
        <w:rPr>
          <w:b/>
        </w:rPr>
        <w:t>(a</w:t>
      </w:r>
      <w:r w:rsidRPr="00613A77">
        <w:rPr>
          <w:b/>
        </w:rPr>
        <w:t xml:space="preserve">) </w:t>
      </w:r>
      <w:r w:rsidRPr="00613A77">
        <w:t xml:space="preserve">WT, </w:t>
      </w:r>
      <w:r w:rsidR="0032723D" w:rsidRPr="00613A77">
        <w:rPr>
          <w:b/>
        </w:rPr>
        <w:t>(b</w:t>
      </w:r>
      <w:r w:rsidRPr="00613A77">
        <w:rPr>
          <w:b/>
        </w:rPr>
        <w:t xml:space="preserve">) </w:t>
      </w:r>
      <w:r w:rsidRPr="00613A77">
        <w:t xml:space="preserve">RSCV and </w:t>
      </w:r>
      <w:r w:rsidR="0032723D" w:rsidRPr="00613A77">
        <w:rPr>
          <w:b/>
        </w:rPr>
        <w:t>(c</w:t>
      </w:r>
      <w:r w:rsidRPr="00613A77">
        <w:rPr>
          <w:b/>
        </w:rPr>
        <w:t xml:space="preserve">) </w:t>
      </w:r>
      <w:r w:rsidRPr="00613A77">
        <w:t>mucoid</w:t>
      </w:r>
      <w:r w:rsidRPr="00613A77">
        <w:rPr>
          <w:rFonts w:cs="Times New Roman"/>
          <w:i/>
        </w:rPr>
        <w:t xml:space="preserve"> </w:t>
      </w:r>
      <w:r w:rsidRPr="00613A77">
        <w:rPr>
          <w:rFonts w:cs="Times New Roman"/>
        </w:rPr>
        <w:t>colony biofilms at 2-, 4- and 6-d (label</w:t>
      </w:r>
      <w:r w:rsidR="001472E0" w:rsidRPr="00613A77">
        <w:rPr>
          <w:rFonts w:cs="Times New Roman"/>
        </w:rPr>
        <w:t>l</w:t>
      </w:r>
      <w:r w:rsidRPr="00613A77">
        <w:rPr>
          <w:rFonts w:cs="Times New Roman"/>
        </w:rPr>
        <w:t xml:space="preserve">ed) </w:t>
      </w:r>
      <w:r w:rsidRPr="00613A77">
        <w:t>by incrementing the angular frequency (</w:t>
      </w:r>
      <w:r w:rsidRPr="00613A77">
        <w:rPr>
          <w:rFonts w:cs="Times New Roman"/>
        </w:rPr>
        <w:t>ω</w:t>
      </w:r>
      <w:r w:rsidRPr="00613A77">
        <w:t xml:space="preserve">) from 0.1-100rad/s. </w:t>
      </w:r>
      <w:r w:rsidRPr="00613A77">
        <w:rPr>
          <w:rFonts w:cs="Times New Roman"/>
        </w:rPr>
        <w:t>Data presented as mean ± SD; n=4.</w:t>
      </w:r>
    </w:p>
    <w:p w14:paraId="00F3E55B" w14:textId="55170BE6" w:rsidR="00327B66" w:rsidRPr="00613A77" w:rsidRDefault="00327B66" w:rsidP="00CB7DB3">
      <w:pPr>
        <w:jc w:val="left"/>
        <w:rPr>
          <w:rFonts w:cs="Times New Roman"/>
          <w:b/>
        </w:rPr>
      </w:pPr>
    </w:p>
    <w:p w14:paraId="50B9BFEE" w14:textId="4D8C0D60" w:rsidR="00CB7DB3" w:rsidRDefault="00CB7DB3" w:rsidP="00CB7DB3">
      <w:r w:rsidRPr="00613A77">
        <w:rPr>
          <w:b/>
        </w:rPr>
        <w:t>Figure 7: Mucoid colony-biofilms show reduced mucociliary</w:t>
      </w:r>
      <w:r w:rsidR="00327B66" w:rsidRPr="00613A77">
        <w:rPr>
          <w:b/>
        </w:rPr>
        <w:t xml:space="preserve"> and cough clearance indices. (a</w:t>
      </w:r>
      <w:r w:rsidRPr="00613A77">
        <w:rPr>
          <w:b/>
        </w:rPr>
        <w:t xml:space="preserve">) </w:t>
      </w:r>
      <w:r w:rsidRPr="00613A77">
        <w:t xml:space="preserve">The MCI and </w:t>
      </w:r>
      <w:r w:rsidR="00327B66" w:rsidRPr="00613A77">
        <w:rPr>
          <w:b/>
        </w:rPr>
        <w:t>(b</w:t>
      </w:r>
      <w:r w:rsidRPr="00613A77">
        <w:rPr>
          <w:b/>
        </w:rPr>
        <w:t xml:space="preserve">) </w:t>
      </w:r>
      <w:r w:rsidRPr="00613A77">
        <w:t xml:space="preserve">the CCI of </w:t>
      </w:r>
      <w:r w:rsidRPr="00613A77">
        <w:rPr>
          <w:i/>
        </w:rPr>
        <w:t>P. aeruginosa</w:t>
      </w:r>
      <w:r w:rsidRPr="00613A77">
        <w:t xml:space="preserve"> colony-biofilms was determined according to </w:t>
      </w:r>
      <w:r w:rsidR="001472E0" w:rsidRPr="00613A77">
        <w:t>equations (</w:t>
      </w:r>
      <w:r w:rsidRPr="00613A77">
        <w:t>2</w:t>
      </w:r>
      <w:r w:rsidR="001472E0" w:rsidRPr="00613A77">
        <w:t>)</w:t>
      </w:r>
      <w:r w:rsidRPr="00613A77">
        <w:t xml:space="preserve"> and </w:t>
      </w:r>
      <w:r w:rsidR="001472E0" w:rsidRPr="00613A77">
        <w:t>(</w:t>
      </w:r>
      <w:r w:rsidRPr="00613A77">
        <w:t>3</w:t>
      </w:r>
      <w:r w:rsidR="001472E0" w:rsidRPr="00613A77">
        <w:t>)</w:t>
      </w:r>
      <w:r w:rsidRPr="00613A77">
        <w:t xml:space="preserve">. The lines at </w:t>
      </w:r>
      <w:r w:rsidR="00327B66" w:rsidRPr="00613A77">
        <w:rPr>
          <w:b/>
        </w:rPr>
        <w:t>(a</w:t>
      </w:r>
      <w:r w:rsidRPr="00613A77">
        <w:rPr>
          <w:b/>
        </w:rPr>
        <w:t xml:space="preserve">) </w:t>
      </w:r>
      <w:r w:rsidRPr="00613A77">
        <w:t xml:space="preserve">0.81 </w:t>
      </w:r>
      <w:r w:rsidRPr="00613A77">
        <w:rPr>
          <w:rFonts w:cs="Times New Roman"/>
        </w:rPr>
        <w:t xml:space="preserve">± 0.09 and </w:t>
      </w:r>
      <w:r w:rsidR="00327B66" w:rsidRPr="00613A77">
        <w:rPr>
          <w:rFonts w:cs="Times New Roman"/>
          <w:b/>
        </w:rPr>
        <w:t>(b</w:t>
      </w:r>
      <w:r w:rsidRPr="00613A77">
        <w:rPr>
          <w:rFonts w:cs="Times New Roman"/>
          <w:b/>
        </w:rPr>
        <w:t xml:space="preserve">) </w:t>
      </w:r>
      <w:r w:rsidRPr="00613A77">
        <w:rPr>
          <w:rFonts w:cs="Times New Roman"/>
        </w:rPr>
        <w:t>1.3 ± 0.46 indicate the MCI and CCI of CF sputum respectively determined</w:t>
      </w:r>
      <w:r w:rsidR="001472E0" w:rsidRPr="00613A77">
        <w:rPr>
          <w:rFonts w:cs="Times New Roman"/>
        </w:rPr>
        <w:t xml:space="preserve"> </w:t>
      </w:r>
      <w:r w:rsidR="001472E0" w:rsidRPr="00613A77">
        <w:rPr>
          <w:rFonts w:cs="Times New Roman"/>
        </w:rPr>
        <w:fldChar w:fldCharType="begin">
          <w:fldData xml:space="preserve">PEVuZE5vdGU+PENpdGU+PEF1dGhvcj5EYXNndXB0YTwvQXV0aG9yPjxZZWFyPjE5OTY8L1llYXI+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</w:fldData>
        </w:fldChar>
      </w:r>
      <w:r w:rsidR="008C5424" w:rsidRPr="00613A77">
        <w:rPr>
          <w:rFonts w:cs="Times New Roman"/>
        </w:rPr>
        <w:instrText xml:space="preserve"> ADDIN EN.CITE </w:instrText>
      </w:r>
      <w:r w:rsidR="008C5424" w:rsidRPr="00613A77">
        <w:rPr>
          <w:rFonts w:cs="Times New Roman"/>
        </w:rPr>
        <w:fldChar w:fldCharType="begin">
          <w:fldData xml:space="preserve">PEVuZE5vdGU+PENpdGU+PEF1dGhvcj5EYXNndXB0YTwvQXV0aG9yPjxZZWFyPjE5OTY8L1llYXI+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</w:fldData>
        </w:fldChar>
      </w:r>
      <w:r w:rsidR="008C5424" w:rsidRPr="00613A77">
        <w:rPr>
          <w:rFonts w:cs="Times New Roman"/>
        </w:rPr>
        <w:instrText xml:space="preserve"> ADDIN EN.CITE.DATA </w:instrText>
      </w:r>
      <w:r w:rsidR="008C5424" w:rsidRPr="00613A77">
        <w:rPr>
          <w:rFonts w:cs="Times New Roman"/>
        </w:rPr>
      </w:r>
      <w:r w:rsidR="008C5424" w:rsidRPr="00613A77">
        <w:rPr>
          <w:rFonts w:cs="Times New Roman"/>
        </w:rPr>
        <w:fldChar w:fldCharType="end"/>
      </w:r>
      <w:r w:rsidR="001472E0" w:rsidRPr="00613A77">
        <w:rPr>
          <w:rFonts w:cs="Times New Roman"/>
        </w:rPr>
      </w:r>
      <w:r w:rsidR="001472E0" w:rsidRPr="00613A77">
        <w:rPr>
          <w:rFonts w:cs="Times New Roman"/>
        </w:rPr>
        <w:fldChar w:fldCharType="separate"/>
      </w:r>
      <w:r w:rsidR="008C5424" w:rsidRPr="00613A77">
        <w:rPr>
          <w:rFonts w:cs="Times New Roman"/>
          <w:noProof/>
          <w:vertAlign w:val="superscript"/>
        </w:rPr>
        <w:t>31</w:t>
      </w:r>
      <w:r w:rsidR="001472E0" w:rsidRPr="00613A77">
        <w:rPr>
          <w:rFonts w:cs="Times New Roman"/>
        </w:rPr>
        <w:fldChar w:fldCharType="end"/>
      </w:r>
      <w:r w:rsidRPr="00613A77">
        <w:t xml:space="preserve">. Data presented as mean </w:t>
      </w:r>
      <w:r w:rsidRPr="00613A77">
        <w:rPr>
          <w:rFonts w:cs="Times New Roman"/>
        </w:rPr>
        <w:t>±</w:t>
      </w:r>
      <w:r w:rsidRPr="00613A77">
        <w:t xml:space="preserve"> SD, n =4. </w:t>
      </w:r>
      <w:r w:rsidRPr="00613A77">
        <w:rPr>
          <w:rFonts w:cs="Times New Roman"/>
        </w:rPr>
        <w:t xml:space="preserve">Black * indicates comparisons depicted by the line. Coloured * indicates comparisons to 2-d of the given biofilm. * </w:t>
      </w:r>
      <w:proofErr w:type="gramStart"/>
      <w:r w:rsidRPr="00613A77">
        <w:rPr>
          <w:rFonts w:cs="Times New Roman"/>
        </w:rPr>
        <w:t>p</w:t>
      </w:r>
      <w:proofErr w:type="gramEnd"/>
      <w:r w:rsidRPr="00613A77">
        <w:rPr>
          <w:rFonts w:cs="Times New Roman"/>
        </w:rPr>
        <w:t xml:space="preserve">-value &lt;0.05, ** p-value &lt;0.01. Coloured # indicates comparison to 4-d of the given biofilm. # </w:t>
      </w:r>
      <w:proofErr w:type="gramStart"/>
      <w:r w:rsidRPr="00613A77">
        <w:rPr>
          <w:rFonts w:cs="Times New Roman"/>
        </w:rPr>
        <w:t>p</w:t>
      </w:r>
      <w:proofErr w:type="gramEnd"/>
      <w:r w:rsidRPr="00613A77">
        <w:rPr>
          <w:rFonts w:cs="Times New Roman"/>
        </w:rPr>
        <w:t>-value &lt;0.05, ## p-value &lt;0.01.</w:t>
      </w:r>
    </w:p>
    <w:sectPr w:rsidR="00CB7DB3" w:rsidSect="00FC6455">
      <w:footerReference w:type="even" r:id="rId9"/>
      <w:footerReference w:type="default" r:id="rId10"/>
      <w:pgSz w:w="11900" w:h="16840"/>
      <w:pgMar w:top="1440" w:right="1797" w:bottom="1440" w:left="1797" w:header="709" w:footer="709" w:gutter="0"/>
      <w:lnNumType w:countBy="1"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6CD5177" w14:textId="77777777" w:rsidR="001F1D2B" w:rsidRDefault="001F1D2B">
      <w:pPr>
        <w:spacing w:line="240" w:lineRule="auto"/>
      </w:pPr>
      <w:r>
        <w:separator/>
      </w:r>
    </w:p>
  </w:endnote>
  <w:endnote w:type="continuationSeparator" w:id="0">
    <w:p w14:paraId="1FC03E3D" w14:textId="77777777" w:rsidR="001F1D2B" w:rsidRDefault="001F1D2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明朝">
    <w:charset w:val="4E"/>
    <w:family w:val="auto"/>
    <w:pitch w:val="variable"/>
    <w:sig w:usb0="E00002FF" w:usb1="6AC7FDFB" w:usb2="00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4D"/>
    <w:family w:val="roman"/>
    <w:notTrueType/>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3FC8D0" w14:textId="77777777" w:rsidR="001F1D2B" w:rsidRDefault="001F1D2B" w:rsidP="008C31F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007A59C" w14:textId="77777777" w:rsidR="001F1D2B" w:rsidRDefault="001F1D2B">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1EB91E" w14:textId="77777777" w:rsidR="001F1D2B" w:rsidRDefault="001F1D2B" w:rsidP="008C31F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596139">
      <w:rPr>
        <w:rStyle w:val="PageNumber"/>
        <w:noProof/>
      </w:rPr>
      <w:t>1</w:t>
    </w:r>
    <w:r>
      <w:rPr>
        <w:rStyle w:val="PageNumber"/>
      </w:rPr>
      <w:fldChar w:fldCharType="end"/>
    </w:r>
  </w:p>
  <w:p w14:paraId="2EB08187" w14:textId="77777777" w:rsidR="001F1D2B" w:rsidRDefault="001F1D2B">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80B8402" w14:textId="77777777" w:rsidR="001F1D2B" w:rsidRDefault="001F1D2B">
      <w:pPr>
        <w:spacing w:line="240" w:lineRule="auto"/>
      </w:pPr>
      <w:r>
        <w:separator/>
      </w:r>
    </w:p>
  </w:footnote>
  <w:footnote w:type="continuationSeparator" w:id="0">
    <w:p w14:paraId="7250A439" w14:textId="77777777" w:rsidR="001F1D2B" w:rsidRDefault="001F1D2B">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55510E9"/>
    <w:multiLevelType w:val="hybridMultilevel"/>
    <w:tmpl w:val="72361E60"/>
    <w:lvl w:ilvl="0" w:tplc="215A051C">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FC6455"/>
    <w:rsid w:val="00020D83"/>
    <w:rsid w:val="00042E81"/>
    <w:rsid w:val="0004324F"/>
    <w:rsid w:val="000813C5"/>
    <w:rsid w:val="000A5366"/>
    <w:rsid w:val="000B0BB5"/>
    <w:rsid w:val="000B29A9"/>
    <w:rsid w:val="000B36F9"/>
    <w:rsid w:val="000B7795"/>
    <w:rsid w:val="000C6171"/>
    <w:rsid w:val="000C72A6"/>
    <w:rsid w:val="000F5334"/>
    <w:rsid w:val="001037DC"/>
    <w:rsid w:val="00114068"/>
    <w:rsid w:val="00135880"/>
    <w:rsid w:val="001472E0"/>
    <w:rsid w:val="001B23C8"/>
    <w:rsid w:val="001F1D2B"/>
    <w:rsid w:val="001F3C57"/>
    <w:rsid w:val="00200009"/>
    <w:rsid w:val="00207A4B"/>
    <w:rsid w:val="00214B0B"/>
    <w:rsid w:val="0023036C"/>
    <w:rsid w:val="00253419"/>
    <w:rsid w:val="0026262A"/>
    <w:rsid w:val="0028301F"/>
    <w:rsid w:val="002C2823"/>
    <w:rsid w:val="002F5E09"/>
    <w:rsid w:val="0031220E"/>
    <w:rsid w:val="0032723D"/>
    <w:rsid w:val="00327B66"/>
    <w:rsid w:val="003328E1"/>
    <w:rsid w:val="00332BC4"/>
    <w:rsid w:val="00336A50"/>
    <w:rsid w:val="00372D60"/>
    <w:rsid w:val="00386CA2"/>
    <w:rsid w:val="00393B12"/>
    <w:rsid w:val="003A505B"/>
    <w:rsid w:val="003B7749"/>
    <w:rsid w:val="003C358B"/>
    <w:rsid w:val="003E2D69"/>
    <w:rsid w:val="003E65F2"/>
    <w:rsid w:val="003F4B4D"/>
    <w:rsid w:val="00407C28"/>
    <w:rsid w:val="004108A7"/>
    <w:rsid w:val="00423185"/>
    <w:rsid w:val="00426A77"/>
    <w:rsid w:val="00437321"/>
    <w:rsid w:val="004407AD"/>
    <w:rsid w:val="004441A7"/>
    <w:rsid w:val="00503B53"/>
    <w:rsid w:val="00513A4B"/>
    <w:rsid w:val="00544E5D"/>
    <w:rsid w:val="00547D82"/>
    <w:rsid w:val="00580E75"/>
    <w:rsid w:val="00586A56"/>
    <w:rsid w:val="00595468"/>
    <w:rsid w:val="00596139"/>
    <w:rsid w:val="005B5606"/>
    <w:rsid w:val="005B6271"/>
    <w:rsid w:val="005D60FE"/>
    <w:rsid w:val="005F7AEF"/>
    <w:rsid w:val="00613A77"/>
    <w:rsid w:val="00670E48"/>
    <w:rsid w:val="00674A0F"/>
    <w:rsid w:val="006843B5"/>
    <w:rsid w:val="0069563C"/>
    <w:rsid w:val="006A7292"/>
    <w:rsid w:val="00716462"/>
    <w:rsid w:val="007279BD"/>
    <w:rsid w:val="00761A04"/>
    <w:rsid w:val="007651DE"/>
    <w:rsid w:val="00780C39"/>
    <w:rsid w:val="007A29B2"/>
    <w:rsid w:val="007A31F6"/>
    <w:rsid w:val="008251A1"/>
    <w:rsid w:val="00833B47"/>
    <w:rsid w:val="00872ADC"/>
    <w:rsid w:val="00887E33"/>
    <w:rsid w:val="0089470B"/>
    <w:rsid w:val="008C0827"/>
    <w:rsid w:val="008C31FC"/>
    <w:rsid w:val="008C5424"/>
    <w:rsid w:val="008F32C5"/>
    <w:rsid w:val="00950C0A"/>
    <w:rsid w:val="009655A3"/>
    <w:rsid w:val="009B7504"/>
    <w:rsid w:val="009E744B"/>
    <w:rsid w:val="00A26F4C"/>
    <w:rsid w:val="00A41469"/>
    <w:rsid w:val="00A41626"/>
    <w:rsid w:val="00A4205D"/>
    <w:rsid w:val="00A43BAC"/>
    <w:rsid w:val="00A65C9B"/>
    <w:rsid w:val="00A95D6C"/>
    <w:rsid w:val="00AA45A6"/>
    <w:rsid w:val="00B1223A"/>
    <w:rsid w:val="00B13E0D"/>
    <w:rsid w:val="00B1787D"/>
    <w:rsid w:val="00B37BD3"/>
    <w:rsid w:val="00B55463"/>
    <w:rsid w:val="00B602DC"/>
    <w:rsid w:val="00B877E3"/>
    <w:rsid w:val="00BC3823"/>
    <w:rsid w:val="00BE4A55"/>
    <w:rsid w:val="00C26EC6"/>
    <w:rsid w:val="00C37701"/>
    <w:rsid w:val="00C53728"/>
    <w:rsid w:val="00C709A6"/>
    <w:rsid w:val="00CB7DB3"/>
    <w:rsid w:val="00CC12C4"/>
    <w:rsid w:val="00CC4441"/>
    <w:rsid w:val="00CF0FB6"/>
    <w:rsid w:val="00CF405E"/>
    <w:rsid w:val="00D01120"/>
    <w:rsid w:val="00D33CE1"/>
    <w:rsid w:val="00D37C5A"/>
    <w:rsid w:val="00D61986"/>
    <w:rsid w:val="00D63EA0"/>
    <w:rsid w:val="00D73CD5"/>
    <w:rsid w:val="00DA0264"/>
    <w:rsid w:val="00DB7721"/>
    <w:rsid w:val="00E142FD"/>
    <w:rsid w:val="00E2103E"/>
    <w:rsid w:val="00E241A9"/>
    <w:rsid w:val="00E375CE"/>
    <w:rsid w:val="00E66D25"/>
    <w:rsid w:val="00E84341"/>
    <w:rsid w:val="00E96359"/>
    <w:rsid w:val="00EC407F"/>
    <w:rsid w:val="00EC6DF2"/>
    <w:rsid w:val="00EF05EC"/>
    <w:rsid w:val="00F1617B"/>
    <w:rsid w:val="00F46933"/>
    <w:rsid w:val="00F76AFA"/>
    <w:rsid w:val="00FA29A4"/>
    <w:rsid w:val="00FC6455"/>
    <w:rsid w:val="00FE45D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D35EFD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6455"/>
    <w:pPr>
      <w:spacing w:line="480" w:lineRule="auto"/>
      <w:jc w:val="both"/>
    </w:pPr>
    <w:rPr>
      <w:rFonts w:ascii="Times New Roman" w:hAnsi="Times New Roman"/>
    </w:rPr>
  </w:style>
  <w:style w:type="paragraph" w:styleId="Heading1">
    <w:name w:val="heading 1"/>
    <w:basedOn w:val="Normal"/>
    <w:next w:val="Normal"/>
    <w:link w:val="Heading1Char"/>
    <w:uiPriority w:val="9"/>
    <w:qFormat/>
    <w:rsid w:val="00FC6455"/>
    <w:pPr>
      <w:keepNext/>
      <w:keepLines/>
      <w:outlineLvl w:val="0"/>
    </w:pPr>
    <w:rPr>
      <w:rFonts w:eastAsiaTheme="majorEastAsia" w:cstheme="majorBidi"/>
      <w:b/>
      <w:bCs/>
      <w:szCs w:val="32"/>
    </w:rPr>
  </w:style>
  <w:style w:type="paragraph" w:styleId="Heading2">
    <w:name w:val="heading 2"/>
    <w:basedOn w:val="Normal"/>
    <w:next w:val="Normal"/>
    <w:link w:val="Heading2Char"/>
    <w:uiPriority w:val="9"/>
    <w:unhideWhenUsed/>
    <w:qFormat/>
    <w:rsid w:val="00FC6455"/>
    <w:pPr>
      <w:keepNext/>
      <w:keepLines/>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FC6455"/>
    <w:pPr>
      <w:keepNext/>
      <w:keepLines/>
      <w:outlineLvl w:val="2"/>
    </w:pPr>
    <w:rPr>
      <w:rFonts w:eastAsiaTheme="majorEastAsia" w:cstheme="majorBidi"/>
      <w:bCs/>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C6455"/>
    <w:rPr>
      <w:rFonts w:ascii="Times New Roman" w:eastAsiaTheme="majorEastAsia" w:hAnsi="Times New Roman" w:cstheme="majorBidi"/>
      <w:b/>
      <w:bCs/>
      <w:szCs w:val="32"/>
    </w:rPr>
  </w:style>
  <w:style w:type="character" w:customStyle="1" w:styleId="Heading2Char">
    <w:name w:val="Heading 2 Char"/>
    <w:basedOn w:val="DefaultParagraphFont"/>
    <w:link w:val="Heading2"/>
    <w:uiPriority w:val="9"/>
    <w:rsid w:val="00FC6455"/>
    <w:rPr>
      <w:rFonts w:ascii="Times New Roman" w:eastAsiaTheme="majorEastAsia" w:hAnsi="Times New Roman" w:cstheme="majorBidi"/>
      <w:b/>
      <w:bCs/>
      <w:szCs w:val="26"/>
    </w:rPr>
  </w:style>
  <w:style w:type="character" w:customStyle="1" w:styleId="Heading3Char">
    <w:name w:val="Heading 3 Char"/>
    <w:basedOn w:val="DefaultParagraphFont"/>
    <w:link w:val="Heading3"/>
    <w:uiPriority w:val="9"/>
    <w:rsid w:val="00FC6455"/>
    <w:rPr>
      <w:rFonts w:ascii="Times New Roman" w:eastAsiaTheme="majorEastAsia" w:hAnsi="Times New Roman" w:cstheme="majorBidi"/>
      <w:bCs/>
      <w:u w:val="single"/>
    </w:rPr>
  </w:style>
  <w:style w:type="character" w:styleId="LineNumber">
    <w:name w:val="line number"/>
    <w:basedOn w:val="DefaultParagraphFont"/>
    <w:uiPriority w:val="99"/>
    <w:semiHidden/>
    <w:unhideWhenUsed/>
    <w:rsid w:val="00FC6455"/>
  </w:style>
  <w:style w:type="paragraph" w:styleId="Footer">
    <w:name w:val="footer"/>
    <w:basedOn w:val="Normal"/>
    <w:link w:val="FooterChar"/>
    <w:uiPriority w:val="99"/>
    <w:unhideWhenUsed/>
    <w:rsid w:val="00FC6455"/>
    <w:pPr>
      <w:tabs>
        <w:tab w:val="center" w:pos="4320"/>
        <w:tab w:val="right" w:pos="8640"/>
      </w:tabs>
    </w:pPr>
  </w:style>
  <w:style w:type="character" w:customStyle="1" w:styleId="FooterChar">
    <w:name w:val="Footer Char"/>
    <w:basedOn w:val="DefaultParagraphFont"/>
    <w:link w:val="Footer"/>
    <w:uiPriority w:val="99"/>
    <w:rsid w:val="00FC6455"/>
    <w:rPr>
      <w:rFonts w:ascii="Times New Roman" w:hAnsi="Times New Roman"/>
    </w:rPr>
  </w:style>
  <w:style w:type="character" w:styleId="PageNumber">
    <w:name w:val="page number"/>
    <w:basedOn w:val="DefaultParagraphFont"/>
    <w:uiPriority w:val="99"/>
    <w:semiHidden/>
    <w:unhideWhenUsed/>
    <w:rsid w:val="00FC6455"/>
  </w:style>
  <w:style w:type="character" w:styleId="Hyperlink">
    <w:name w:val="Hyperlink"/>
    <w:basedOn w:val="DefaultParagraphFont"/>
    <w:uiPriority w:val="99"/>
    <w:unhideWhenUsed/>
    <w:rsid w:val="00FC6455"/>
    <w:rPr>
      <w:color w:val="0000FF" w:themeColor="hyperlink"/>
      <w:u w:val="single"/>
    </w:rPr>
  </w:style>
  <w:style w:type="paragraph" w:styleId="DocumentMap">
    <w:name w:val="Document Map"/>
    <w:basedOn w:val="Normal"/>
    <w:link w:val="DocumentMapChar"/>
    <w:uiPriority w:val="99"/>
    <w:semiHidden/>
    <w:unhideWhenUsed/>
    <w:rsid w:val="00FC6455"/>
    <w:pPr>
      <w:spacing w:line="240" w:lineRule="auto"/>
    </w:pPr>
    <w:rPr>
      <w:rFonts w:ascii="Lucida Grande" w:hAnsi="Lucida Grande" w:cs="Lucida Grande"/>
    </w:rPr>
  </w:style>
  <w:style w:type="character" w:customStyle="1" w:styleId="DocumentMapChar">
    <w:name w:val="Document Map Char"/>
    <w:basedOn w:val="DefaultParagraphFont"/>
    <w:link w:val="DocumentMap"/>
    <w:uiPriority w:val="99"/>
    <w:semiHidden/>
    <w:rsid w:val="00FC6455"/>
    <w:rPr>
      <w:rFonts w:ascii="Lucida Grande" w:hAnsi="Lucida Grande" w:cs="Lucida Grande"/>
    </w:rPr>
  </w:style>
  <w:style w:type="paragraph" w:customStyle="1" w:styleId="EndNoteBibliographyTitle">
    <w:name w:val="EndNote Bibliography Title"/>
    <w:basedOn w:val="Normal"/>
    <w:rsid w:val="00FC6455"/>
    <w:pPr>
      <w:jc w:val="center"/>
    </w:pPr>
    <w:rPr>
      <w:rFonts w:cs="Times New Roman"/>
    </w:rPr>
  </w:style>
  <w:style w:type="paragraph" w:customStyle="1" w:styleId="EndNoteBibliography">
    <w:name w:val="EndNote Bibliography"/>
    <w:basedOn w:val="Normal"/>
    <w:rsid w:val="00FC6455"/>
    <w:pPr>
      <w:spacing w:line="240" w:lineRule="auto"/>
    </w:pPr>
    <w:rPr>
      <w:rFonts w:cs="Times New Roman"/>
    </w:rPr>
  </w:style>
  <w:style w:type="character" w:styleId="PlaceholderText">
    <w:name w:val="Placeholder Text"/>
    <w:basedOn w:val="DefaultParagraphFont"/>
    <w:uiPriority w:val="99"/>
    <w:semiHidden/>
    <w:rsid w:val="00FC6455"/>
    <w:rPr>
      <w:color w:val="808080"/>
    </w:rPr>
  </w:style>
  <w:style w:type="paragraph" w:styleId="BalloonText">
    <w:name w:val="Balloon Text"/>
    <w:basedOn w:val="Normal"/>
    <w:link w:val="BalloonTextChar"/>
    <w:uiPriority w:val="99"/>
    <w:semiHidden/>
    <w:unhideWhenUsed/>
    <w:rsid w:val="00FC6455"/>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C6455"/>
    <w:rPr>
      <w:rFonts w:ascii="Lucida Grande" w:hAnsi="Lucida Grande" w:cs="Lucida Grande"/>
      <w:sz w:val="18"/>
      <w:szCs w:val="18"/>
    </w:rPr>
  </w:style>
  <w:style w:type="paragraph" w:styleId="Header">
    <w:name w:val="header"/>
    <w:basedOn w:val="Normal"/>
    <w:link w:val="HeaderChar"/>
    <w:uiPriority w:val="99"/>
    <w:unhideWhenUsed/>
    <w:rsid w:val="00FC6455"/>
    <w:pPr>
      <w:tabs>
        <w:tab w:val="center" w:pos="4320"/>
        <w:tab w:val="right" w:pos="8640"/>
      </w:tabs>
      <w:spacing w:line="240" w:lineRule="auto"/>
    </w:pPr>
  </w:style>
  <w:style w:type="character" w:customStyle="1" w:styleId="HeaderChar">
    <w:name w:val="Header Char"/>
    <w:basedOn w:val="DefaultParagraphFont"/>
    <w:link w:val="Header"/>
    <w:uiPriority w:val="99"/>
    <w:rsid w:val="00FC6455"/>
    <w:rPr>
      <w:rFonts w:ascii="Times New Roman" w:hAnsi="Times New Roman"/>
    </w:rPr>
  </w:style>
  <w:style w:type="character" w:styleId="CommentReference">
    <w:name w:val="annotation reference"/>
    <w:basedOn w:val="DefaultParagraphFont"/>
    <w:uiPriority w:val="99"/>
    <w:semiHidden/>
    <w:unhideWhenUsed/>
    <w:rsid w:val="00FC6455"/>
    <w:rPr>
      <w:sz w:val="18"/>
      <w:szCs w:val="18"/>
    </w:rPr>
  </w:style>
  <w:style w:type="paragraph" w:styleId="CommentText">
    <w:name w:val="annotation text"/>
    <w:basedOn w:val="Normal"/>
    <w:link w:val="CommentTextChar"/>
    <w:uiPriority w:val="99"/>
    <w:semiHidden/>
    <w:unhideWhenUsed/>
    <w:rsid w:val="00FC6455"/>
    <w:pPr>
      <w:spacing w:line="240" w:lineRule="auto"/>
    </w:pPr>
  </w:style>
  <w:style w:type="character" w:customStyle="1" w:styleId="CommentTextChar">
    <w:name w:val="Comment Text Char"/>
    <w:basedOn w:val="DefaultParagraphFont"/>
    <w:link w:val="CommentText"/>
    <w:uiPriority w:val="99"/>
    <w:semiHidden/>
    <w:rsid w:val="00FC6455"/>
    <w:rPr>
      <w:rFonts w:ascii="Times New Roman" w:hAnsi="Times New Roman"/>
    </w:rPr>
  </w:style>
  <w:style w:type="paragraph" w:styleId="CommentSubject">
    <w:name w:val="annotation subject"/>
    <w:basedOn w:val="CommentText"/>
    <w:next w:val="CommentText"/>
    <w:link w:val="CommentSubjectChar"/>
    <w:uiPriority w:val="99"/>
    <w:semiHidden/>
    <w:unhideWhenUsed/>
    <w:rsid w:val="00FC6455"/>
    <w:rPr>
      <w:b/>
      <w:bCs/>
      <w:sz w:val="20"/>
      <w:szCs w:val="20"/>
    </w:rPr>
  </w:style>
  <w:style w:type="character" w:customStyle="1" w:styleId="CommentSubjectChar">
    <w:name w:val="Comment Subject Char"/>
    <w:basedOn w:val="CommentTextChar"/>
    <w:link w:val="CommentSubject"/>
    <w:uiPriority w:val="99"/>
    <w:semiHidden/>
    <w:rsid w:val="00FC6455"/>
    <w:rPr>
      <w:rFonts w:ascii="Times New Roman" w:hAnsi="Times New Roman"/>
      <w:b/>
      <w:bCs/>
      <w:sz w:val="20"/>
      <w:szCs w:val="20"/>
    </w:rPr>
  </w:style>
  <w:style w:type="paragraph" w:styleId="ListParagraph">
    <w:name w:val="List Paragraph"/>
    <w:basedOn w:val="Normal"/>
    <w:uiPriority w:val="34"/>
    <w:qFormat/>
    <w:rsid w:val="00FC6455"/>
    <w:pPr>
      <w:ind w:left="720"/>
      <w:contextualSpacing/>
    </w:pPr>
  </w:style>
  <w:style w:type="character" w:styleId="FollowedHyperlink">
    <w:name w:val="FollowedHyperlink"/>
    <w:basedOn w:val="DefaultParagraphFont"/>
    <w:uiPriority w:val="99"/>
    <w:semiHidden/>
    <w:unhideWhenUsed/>
    <w:rsid w:val="00FC6455"/>
    <w:rPr>
      <w:color w:val="800080" w:themeColor="followedHyperlink"/>
      <w:u w:val="single"/>
    </w:rPr>
  </w:style>
  <w:style w:type="paragraph" w:styleId="NormalWeb">
    <w:name w:val="Normal (Web)"/>
    <w:basedOn w:val="Normal"/>
    <w:uiPriority w:val="99"/>
    <w:semiHidden/>
    <w:unhideWhenUsed/>
    <w:rsid w:val="00FC6455"/>
    <w:pPr>
      <w:spacing w:before="100" w:beforeAutospacing="1" w:after="100" w:afterAutospacing="1" w:line="240" w:lineRule="auto"/>
      <w:jc w:val="left"/>
    </w:pPr>
    <w:rPr>
      <w:rFonts w:ascii="Times" w:hAnsi="Times" w:cs="Times New Roman"/>
      <w:sz w:val="20"/>
      <w:szCs w:val="20"/>
      <w:lang w:val="en-AU"/>
    </w:rPr>
  </w:style>
  <w:style w:type="paragraph" w:styleId="Revision">
    <w:name w:val="Revision"/>
    <w:hidden/>
    <w:uiPriority w:val="99"/>
    <w:semiHidden/>
    <w:rsid w:val="00FC6455"/>
    <w:rPr>
      <w:rFonts w:ascii="Times New Roman" w:hAnsi="Times New Roma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6455"/>
    <w:pPr>
      <w:spacing w:line="480" w:lineRule="auto"/>
      <w:jc w:val="both"/>
    </w:pPr>
    <w:rPr>
      <w:rFonts w:ascii="Times New Roman" w:hAnsi="Times New Roman"/>
    </w:rPr>
  </w:style>
  <w:style w:type="paragraph" w:styleId="Heading1">
    <w:name w:val="heading 1"/>
    <w:basedOn w:val="Normal"/>
    <w:next w:val="Normal"/>
    <w:link w:val="Heading1Char"/>
    <w:uiPriority w:val="9"/>
    <w:qFormat/>
    <w:rsid w:val="00FC6455"/>
    <w:pPr>
      <w:keepNext/>
      <w:keepLines/>
      <w:outlineLvl w:val="0"/>
    </w:pPr>
    <w:rPr>
      <w:rFonts w:eastAsiaTheme="majorEastAsia" w:cstheme="majorBidi"/>
      <w:b/>
      <w:bCs/>
      <w:szCs w:val="32"/>
    </w:rPr>
  </w:style>
  <w:style w:type="paragraph" w:styleId="Heading2">
    <w:name w:val="heading 2"/>
    <w:basedOn w:val="Normal"/>
    <w:next w:val="Normal"/>
    <w:link w:val="Heading2Char"/>
    <w:uiPriority w:val="9"/>
    <w:unhideWhenUsed/>
    <w:qFormat/>
    <w:rsid w:val="00FC6455"/>
    <w:pPr>
      <w:keepNext/>
      <w:keepLines/>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FC6455"/>
    <w:pPr>
      <w:keepNext/>
      <w:keepLines/>
      <w:outlineLvl w:val="2"/>
    </w:pPr>
    <w:rPr>
      <w:rFonts w:eastAsiaTheme="majorEastAsia" w:cstheme="majorBidi"/>
      <w:bCs/>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C6455"/>
    <w:rPr>
      <w:rFonts w:ascii="Times New Roman" w:eastAsiaTheme="majorEastAsia" w:hAnsi="Times New Roman" w:cstheme="majorBidi"/>
      <w:b/>
      <w:bCs/>
      <w:szCs w:val="32"/>
    </w:rPr>
  </w:style>
  <w:style w:type="character" w:customStyle="1" w:styleId="Heading2Char">
    <w:name w:val="Heading 2 Char"/>
    <w:basedOn w:val="DefaultParagraphFont"/>
    <w:link w:val="Heading2"/>
    <w:uiPriority w:val="9"/>
    <w:rsid w:val="00FC6455"/>
    <w:rPr>
      <w:rFonts w:ascii="Times New Roman" w:eastAsiaTheme="majorEastAsia" w:hAnsi="Times New Roman" w:cstheme="majorBidi"/>
      <w:b/>
      <w:bCs/>
      <w:szCs w:val="26"/>
    </w:rPr>
  </w:style>
  <w:style w:type="character" w:customStyle="1" w:styleId="Heading3Char">
    <w:name w:val="Heading 3 Char"/>
    <w:basedOn w:val="DefaultParagraphFont"/>
    <w:link w:val="Heading3"/>
    <w:uiPriority w:val="9"/>
    <w:rsid w:val="00FC6455"/>
    <w:rPr>
      <w:rFonts w:ascii="Times New Roman" w:eastAsiaTheme="majorEastAsia" w:hAnsi="Times New Roman" w:cstheme="majorBidi"/>
      <w:bCs/>
      <w:u w:val="single"/>
    </w:rPr>
  </w:style>
  <w:style w:type="character" w:styleId="LineNumber">
    <w:name w:val="line number"/>
    <w:basedOn w:val="DefaultParagraphFont"/>
    <w:uiPriority w:val="99"/>
    <w:semiHidden/>
    <w:unhideWhenUsed/>
    <w:rsid w:val="00FC6455"/>
  </w:style>
  <w:style w:type="paragraph" w:styleId="Footer">
    <w:name w:val="footer"/>
    <w:basedOn w:val="Normal"/>
    <w:link w:val="FooterChar"/>
    <w:uiPriority w:val="99"/>
    <w:unhideWhenUsed/>
    <w:rsid w:val="00FC6455"/>
    <w:pPr>
      <w:tabs>
        <w:tab w:val="center" w:pos="4320"/>
        <w:tab w:val="right" w:pos="8640"/>
      </w:tabs>
    </w:pPr>
  </w:style>
  <w:style w:type="character" w:customStyle="1" w:styleId="FooterChar">
    <w:name w:val="Footer Char"/>
    <w:basedOn w:val="DefaultParagraphFont"/>
    <w:link w:val="Footer"/>
    <w:uiPriority w:val="99"/>
    <w:rsid w:val="00FC6455"/>
    <w:rPr>
      <w:rFonts w:ascii="Times New Roman" w:hAnsi="Times New Roman"/>
    </w:rPr>
  </w:style>
  <w:style w:type="character" w:styleId="PageNumber">
    <w:name w:val="page number"/>
    <w:basedOn w:val="DefaultParagraphFont"/>
    <w:uiPriority w:val="99"/>
    <w:semiHidden/>
    <w:unhideWhenUsed/>
    <w:rsid w:val="00FC6455"/>
  </w:style>
  <w:style w:type="character" w:styleId="Hyperlink">
    <w:name w:val="Hyperlink"/>
    <w:basedOn w:val="DefaultParagraphFont"/>
    <w:uiPriority w:val="99"/>
    <w:unhideWhenUsed/>
    <w:rsid w:val="00FC6455"/>
    <w:rPr>
      <w:color w:val="0000FF" w:themeColor="hyperlink"/>
      <w:u w:val="single"/>
    </w:rPr>
  </w:style>
  <w:style w:type="paragraph" w:styleId="DocumentMap">
    <w:name w:val="Document Map"/>
    <w:basedOn w:val="Normal"/>
    <w:link w:val="DocumentMapChar"/>
    <w:uiPriority w:val="99"/>
    <w:semiHidden/>
    <w:unhideWhenUsed/>
    <w:rsid w:val="00FC6455"/>
    <w:pPr>
      <w:spacing w:line="240" w:lineRule="auto"/>
    </w:pPr>
    <w:rPr>
      <w:rFonts w:ascii="Lucida Grande" w:hAnsi="Lucida Grande" w:cs="Lucida Grande"/>
    </w:rPr>
  </w:style>
  <w:style w:type="character" w:customStyle="1" w:styleId="DocumentMapChar">
    <w:name w:val="Document Map Char"/>
    <w:basedOn w:val="DefaultParagraphFont"/>
    <w:link w:val="DocumentMap"/>
    <w:uiPriority w:val="99"/>
    <w:semiHidden/>
    <w:rsid w:val="00FC6455"/>
    <w:rPr>
      <w:rFonts w:ascii="Lucida Grande" w:hAnsi="Lucida Grande" w:cs="Lucida Grande"/>
    </w:rPr>
  </w:style>
  <w:style w:type="paragraph" w:customStyle="1" w:styleId="EndNoteBibliographyTitle">
    <w:name w:val="EndNote Bibliography Title"/>
    <w:basedOn w:val="Normal"/>
    <w:rsid w:val="00FC6455"/>
    <w:pPr>
      <w:jc w:val="center"/>
    </w:pPr>
    <w:rPr>
      <w:rFonts w:cs="Times New Roman"/>
    </w:rPr>
  </w:style>
  <w:style w:type="paragraph" w:customStyle="1" w:styleId="EndNoteBibliography">
    <w:name w:val="EndNote Bibliography"/>
    <w:basedOn w:val="Normal"/>
    <w:rsid w:val="00FC6455"/>
    <w:pPr>
      <w:spacing w:line="240" w:lineRule="auto"/>
    </w:pPr>
    <w:rPr>
      <w:rFonts w:cs="Times New Roman"/>
    </w:rPr>
  </w:style>
  <w:style w:type="character" w:styleId="PlaceholderText">
    <w:name w:val="Placeholder Text"/>
    <w:basedOn w:val="DefaultParagraphFont"/>
    <w:uiPriority w:val="99"/>
    <w:semiHidden/>
    <w:rsid w:val="00FC6455"/>
    <w:rPr>
      <w:color w:val="808080"/>
    </w:rPr>
  </w:style>
  <w:style w:type="paragraph" w:styleId="BalloonText">
    <w:name w:val="Balloon Text"/>
    <w:basedOn w:val="Normal"/>
    <w:link w:val="BalloonTextChar"/>
    <w:uiPriority w:val="99"/>
    <w:semiHidden/>
    <w:unhideWhenUsed/>
    <w:rsid w:val="00FC6455"/>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C6455"/>
    <w:rPr>
      <w:rFonts w:ascii="Lucida Grande" w:hAnsi="Lucida Grande" w:cs="Lucida Grande"/>
      <w:sz w:val="18"/>
      <w:szCs w:val="18"/>
    </w:rPr>
  </w:style>
  <w:style w:type="paragraph" w:styleId="Header">
    <w:name w:val="header"/>
    <w:basedOn w:val="Normal"/>
    <w:link w:val="HeaderChar"/>
    <w:uiPriority w:val="99"/>
    <w:unhideWhenUsed/>
    <w:rsid w:val="00FC6455"/>
    <w:pPr>
      <w:tabs>
        <w:tab w:val="center" w:pos="4320"/>
        <w:tab w:val="right" w:pos="8640"/>
      </w:tabs>
      <w:spacing w:line="240" w:lineRule="auto"/>
    </w:pPr>
  </w:style>
  <w:style w:type="character" w:customStyle="1" w:styleId="HeaderChar">
    <w:name w:val="Header Char"/>
    <w:basedOn w:val="DefaultParagraphFont"/>
    <w:link w:val="Header"/>
    <w:uiPriority w:val="99"/>
    <w:rsid w:val="00FC6455"/>
    <w:rPr>
      <w:rFonts w:ascii="Times New Roman" w:hAnsi="Times New Roman"/>
    </w:rPr>
  </w:style>
  <w:style w:type="character" w:styleId="CommentReference">
    <w:name w:val="annotation reference"/>
    <w:basedOn w:val="DefaultParagraphFont"/>
    <w:uiPriority w:val="99"/>
    <w:semiHidden/>
    <w:unhideWhenUsed/>
    <w:rsid w:val="00FC6455"/>
    <w:rPr>
      <w:sz w:val="18"/>
      <w:szCs w:val="18"/>
    </w:rPr>
  </w:style>
  <w:style w:type="paragraph" w:styleId="CommentText">
    <w:name w:val="annotation text"/>
    <w:basedOn w:val="Normal"/>
    <w:link w:val="CommentTextChar"/>
    <w:uiPriority w:val="99"/>
    <w:semiHidden/>
    <w:unhideWhenUsed/>
    <w:rsid w:val="00FC6455"/>
    <w:pPr>
      <w:spacing w:line="240" w:lineRule="auto"/>
    </w:pPr>
  </w:style>
  <w:style w:type="character" w:customStyle="1" w:styleId="CommentTextChar">
    <w:name w:val="Comment Text Char"/>
    <w:basedOn w:val="DefaultParagraphFont"/>
    <w:link w:val="CommentText"/>
    <w:uiPriority w:val="99"/>
    <w:semiHidden/>
    <w:rsid w:val="00FC6455"/>
    <w:rPr>
      <w:rFonts w:ascii="Times New Roman" w:hAnsi="Times New Roman"/>
    </w:rPr>
  </w:style>
  <w:style w:type="paragraph" w:styleId="CommentSubject">
    <w:name w:val="annotation subject"/>
    <w:basedOn w:val="CommentText"/>
    <w:next w:val="CommentText"/>
    <w:link w:val="CommentSubjectChar"/>
    <w:uiPriority w:val="99"/>
    <w:semiHidden/>
    <w:unhideWhenUsed/>
    <w:rsid w:val="00FC6455"/>
    <w:rPr>
      <w:b/>
      <w:bCs/>
      <w:sz w:val="20"/>
      <w:szCs w:val="20"/>
    </w:rPr>
  </w:style>
  <w:style w:type="character" w:customStyle="1" w:styleId="CommentSubjectChar">
    <w:name w:val="Comment Subject Char"/>
    <w:basedOn w:val="CommentTextChar"/>
    <w:link w:val="CommentSubject"/>
    <w:uiPriority w:val="99"/>
    <w:semiHidden/>
    <w:rsid w:val="00FC6455"/>
    <w:rPr>
      <w:rFonts w:ascii="Times New Roman" w:hAnsi="Times New Roman"/>
      <w:b/>
      <w:bCs/>
      <w:sz w:val="20"/>
      <w:szCs w:val="20"/>
    </w:rPr>
  </w:style>
  <w:style w:type="paragraph" w:styleId="ListParagraph">
    <w:name w:val="List Paragraph"/>
    <w:basedOn w:val="Normal"/>
    <w:uiPriority w:val="34"/>
    <w:qFormat/>
    <w:rsid w:val="00FC6455"/>
    <w:pPr>
      <w:ind w:left="720"/>
      <w:contextualSpacing/>
    </w:pPr>
  </w:style>
  <w:style w:type="character" w:styleId="FollowedHyperlink">
    <w:name w:val="FollowedHyperlink"/>
    <w:basedOn w:val="DefaultParagraphFont"/>
    <w:uiPriority w:val="99"/>
    <w:semiHidden/>
    <w:unhideWhenUsed/>
    <w:rsid w:val="00FC6455"/>
    <w:rPr>
      <w:color w:val="800080" w:themeColor="followedHyperlink"/>
      <w:u w:val="single"/>
    </w:rPr>
  </w:style>
  <w:style w:type="paragraph" w:styleId="NormalWeb">
    <w:name w:val="Normal (Web)"/>
    <w:basedOn w:val="Normal"/>
    <w:uiPriority w:val="99"/>
    <w:semiHidden/>
    <w:unhideWhenUsed/>
    <w:rsid w:val="00FC6455"/>
    <w:pPr>
      <w:spacing w:before="100" w:beforeAutospacing="1" w:after="100" w:afterAutospacing="1" w:line="240" w:lineRule="auto"/>
      <w:jc w:val="left"/>
    </w:pPr>
    <w:rPr>
      <w:rFonts w:ascii="Times" w:hAnsi="Times" w:cs="Times New Roman"/>
      <w:sz w:val="20"/>
      <w:szCs w:val="20"/>
      <w:lang w:val="en-AU"/>
    </w:rPr>
  </w:style>
  <w:style w:type="paragraph" w:styleId="Revision">
    <w:name w:val="Revision"/>
    <w:hidden/>
    <w:uiPriority w:val="99"/>
    <w:semiHidden/>
    <w:rsid w:val="00FC6455"/>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Paul.Stoodley@osumc.edu" TargetMode="Externa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8</Pages>
  <Words>14197</Words>
  <Characters>80928</Characters>
  <Application>Microsoft Macintosh Word</Application>
  <DocSecurity>0</DocSecurity>
  <Lines>674</Lines>
  <Paragraphs>1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9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n Gloag</dc:creator>
  <cp:keywords/>
  <dc:description/>
  <cp:lastModifiedBy>Erin Gloag</cp:lastModifiedBy>
  <cp:revision>2</cp:revision>
  <dcterms:created xsi:type="dcterms:W3CDTF">2018-05-24T16:03:00Z</dcterms:created>
  <dcterms:modified xsi:type="dcterms:W3CDTF">2018-05-24T16:03:00Z</dcterms:modified>
</cp:coreProperties>
</file>